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w:t>
        </w:r>
        <w:r w:rsidR="00E03DB7" w:rsidRPr="00C33D86">
          <w:rPr>
            <w:rStyle w:val="Hyperlink"/>
            <w:rFonts w:cstheme="minorHAnsi"/>
            <w:sz w:val="24"/>
            <w:szCs w:val="24"/>
            <w:highlight w:val="yellow"/>
          </w:rPr>
          <w:t>utexas</w:t>
        </w:r>
        <w:r w:rsidR="00E03DB7" w:rsidRPr="00F91C9A">
          <w:rPr>
            <w:rStyle w:val="Hyperlink"/>
            <w:rFonts w:cstheme="minorHAnsi"/>
            <w:sz w:val="24"/>
            <w:szCs w:val="24"/>
          </w:rPr>
          <w:t>.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0E750C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w:t>
      </w:r>
      <w:r w:rsidR="00C803E9">
        <w:t xml:space="preserve">temporal </w:t>
      </w:r>
      <w:r w:rsidR="00FE71DC" w:rsidRPr="0007225D">
        <w:t>patterns of</w:t>
      </w:r>
      <w:r w:rsidR="00C80754">
        <w:t xml:space="preserve"> ecosystem </w:t>
      </w:r>
      <w:r w:rsidR="009C7F51">
        <w:t>respons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56D9B051"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2D207731" w:rsidR="00E75976" w:rsidRPr="000E0AA0" w:rsidRDefault="00592C5E" w:rsidP="00DC704D">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DC704D">
        <w:rPr>
          <w:i w:val="0"/>
          <w:iCs w:val="0"/>
          <w:color w:val="auto"/>
          <w:sz w:val="22"/>
          <w:szCs w:val="22"/>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DC704D">
        <w:rPr>
          <w:i w:val="0"/>
          <w:iCs w:val="0"/>
          <w:color w:val="auto"/>
          <w:sz w:val="22"/>
          <w:szCs w:val="22"/>
        </w:rPr>
      </w:r>
      <w:r w:rsidR="00C42257" w:rsidRPr="00DC704D">
        <w:rPr>
          <w:i w:val="0"/>
          <w:iCs w:val="0"/>
          <w:color w:val="auto"/>
          <w:sz w:val="22"/>
          <w:szCs w:val="22"/>
        </w:rPr>
        <w:fldChar w:fldCharType="separate"/>
      </w:r>
      <w:r w:rsidR="00C33D86" w:rsidRPr="00C33D86">
        <w:rPr>
          <w:i w:val="0"/>
          <w:iCs w:val="0"/>
          <w:color w:val="auto"/>
          <w:sz w:val="22"/>
          <w:szCs w:val="22"/>
        </w:rPr>
        <w:t xml:space="preserve">Figure </w:t>
      </w:r>
      <w:r w:rsidR="00C33D86" w:rsidRPr="000E0AA0">
        <w:rPr>
          <w:i w:val="0"/>
          <w:iCs w:val="0"/>
          <w:color w:val="auto"/>
          <w:sz w:val="22"/>
          <w:szCs w:val="22"/>
        </w:rPr>
        <w:t>1</w:t>
      </w:r>
      <w:r w:rsidR="00C42257" w:rsidRPr="00DC704D">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w:t>
      </w:r>
      <w:r w:rsidR="005B2868">
        <w:rPr>
          <w:i w:val="0"/>
          <w:iCs w:val="0"/>
          <w:color w:val="auto"/>
          <w:sz w:val="22"/>
          <w:szCs w:val="22"/>
        </w:rPr>
        <w:t>an exotic</w:t>
      </w:r>
      <w:r w:rsidR="00C56564" w:rsidRPr="00535270">
        <w:rPr>
          <w:i w:val="0"/>
          <w:iCs w:val="0"/>
          <w:color w:val="auto"/>
          <w:sz w:val="22"/>
          <w:szCs w:val="22"/>
        </w:rPr>
        <w:t xml:space="preser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rsidRPr="008B741A">
        <w:rPr>
          <w:strike/>
        </w:rPr>
        <w:t>These two historical studies present a unique opportunity to repeat the sampling a third time and</w:t>
      </w:r>
      <w:r w:rsidR="00DC5555" w:rsidRPr="008B741A">
        <w:rPr>
          <w:strike/>
        </w:rPr>
        <w:t xml:space="preserve"> to </w:t>
      </w:r>
      <w:r w:rsidR="008358B4" w:rsidRPr="008B741A">
        <w:rPr>
          <w:strike/>
        </w:rPr>
        <w:t xml:space="preserve">infer </w:t>
      </w:r>
      <w:r w:rsidR="00E42D7D" w:rsidRPr="008B741A">
        <w:rPr>
          <w:strike/>
        </w:rPr>
        <w:t xml:space="preserve">stability of </w:t>
      </w:r>
      <w:r w:rsidR="009B46F9" w:rsidRPr="008B741A">
        <w:rPr>
          <w:strike/>
        </w:rPr>
        <w:t xml:space="preserve">plant community </w:t>
      </w:r>
      <w:r w:rsidR="00E42D7D" w:rsidRPr="008B741A">
        <w:rPr>
          <w:strike/>
        </w:rPr>
        <w:t>compositional structure</w:t>
      </w:r>
      <w:r w:rsidR="009B46F9" w:rsidRPr="008B741A">
        <w:rPr>
          <w:strike/>
        </w:rPr>
        <w:t xml:space="preserve"> </w:t>
      </w:r>
      <w:r w:rsidR="00D502A8" w:rsidRPr="008B741A">
        <w:rPr>
          <w:strike/>
        </w:rPr>
        <w:t xml:space="preserve">in the absence of </w:t>
      </w:r>
      <w:r w:rsidR="00C5549B" w:rsidRPr="008B741A">
        <w:rPr>
          <w:strike/>
        </w:rPr>
        <w:t xml:space="preserve">large-scale or direct </w:t>
      </w:r>
      <w:r w:rsidR="00E76A6B" w:rsidRPr="008B741A">
        <w:rPr>
          <w:strike/>
        </w:rPr>
        <w:t>disturbance</w:t>
      </w:r>
      <w:r w:rsidR="00D502A8" w:rsidRPr="008B741A">
        <w:rPr>
          <w:strike/>
        </w:rPr>
        <w:t xml:space="preserve"> </w:t>
      </w:r>
      <w:r w:rsidR="009B46F9" w:rsidRPr="008B741A">
        <w:rPr>
          <w:strike/>
        </w:rPr>
        <w:t>in a</w:t>
      </w:r>
      <w:r w:rsidR="00B86420" w:rsidRPr="008B741A">
        <w:rPr>
          <w:strike/>
        </w:rPr>
        <w:t xml:space="preserve"> </w:t>
      </w:r>
      <w:r w:rsidR="00B86420" w:rsidRPr="008B741A">
        <w:rPr>
          <w:strike/>
        </w:rPr>
        <w:lastRenderedPageBreak/>
        <w:t>tidal freshwater marsh.</w:t>
      </w:r>
      <w:r w:rsidR="00B86420">
        <w:t xml:space="preserve">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47C85556" w14:textId="77777777" w:rsidR="00C33D86" w:rsidRDefault="001F436B" w:rsidP="00C33D86">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173A95" w:rsidRPr="00DC704D">
        <w:fldChar w:fldCharType="begin"/>
      </w:r>
      <w:r w:rsidR="00173A95" w:rsidRPr="00DC704D">
        <w:instrText xml:space="preserve"> REF _Ref104553838 </w:instrText>
      </w:r>
      <w:r w:rsidR="00535270">
        <w:instrText xml:space="preserve"> \* MERGEFORMAT </w:instrText>
      </w:r>
      <w:r w:rsidR="00173A95" w:rsidRPr="00DC704D">
        <w:fldChar w:fldCharType="separate"/>
      </w:r>
      <w:r w:rsidR="00C33D86">
        <w:t>Figure 1</w:t>
      </w:r>
      <w:r w:rsidR="00173A95" w:rsidRPr="00DC704D">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DC704D">
        <w:instrText xml:space="preserve"> \* MERGEFORMAT </w:instrText>
      </w:r>
      <w:r w:rsidR="000A3E15" w:rsidRPr="001617DD">
        <w:fldChar w:fldCharType="separate"/>
      </w:r>
      <w:r w:rsidR="00C33D86" w:rsidRPr="00746ACC">
        <w:t xml:space="preserve"> </w:t>
      </w:r>
    </w:p>
    <w:p w14:paraId="5D793F36" w14:textId="763DDDDF" w:rsidR="001F436B" w:rsidRPr="009E4359" w:rsidRDefault="00C33D86" w:rsidP="00DC704D">
      <w:pPr>
        <w:pStyle w:val="NoSpacing"/>
      </w:pPr>
      <w:r>
        <w:t xml:space="preserve">Figure </w:t>
      </w:r>
      <w:r>
        <w:rPr>
          <w:noProof/>
        </w:rPr>
        <w:t>1</w:t>
      </w:r>
      <w:r w:rsidR="000A3E15" w:rsidRPr="001617DD">
        <w:fldChar w:fldCharType="end"/>
      </w:r>
      <w:r w:rsidR="001F436B"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3483DEB8"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111023">
        <w:fldChar w:fldCharType="begin"/>
      </w:r>
      <w:r w:rsidR="00111023">
        <w:instrText xml:space="preserve"> REF _Ref104553838 \h </w:instrText>
      </w:r>
      <w:r w:rsidR="00111023">
        <w:fldChar w:fldCharType="separate"/>
      </w:r>
      <w:r w:rsidR="00C33D86">
        <w:t xml:space="preserve">Figure </w:t>
      </w:r>
      <w:r w:rsidR="00C33D86">
        <w:rPr>
          <w:noProof/>
        </w:rPr>
        <w:t>1</w:t>
      </w:r>
      <w:r w:rsidR="00111023">
        <w:fldChar w:fldCharType="end"/>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726C932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551D64">
        <w:fldChar w:fldCharType="begin"/>
      </w:r>
      <w:r w:rsidR="00551D64">
        <w:instrText xml:space="preserve"> REF _Ref104553838 \h </w:instrText>
      </w:r>
      <w:r w:rsidR="00551D64">
        <w:fldChar w:fldCharType="separate"/>
      </w:r>
      <w:r w:rsidR="00C33D86">
        <w:t xml:space="preserve">Figure </w:t>
      </w:r>
      <w:r w:rsidR="00C33D86">
        <w:rPr>
          <w:noProof/>
        </w:rPr>
        <w:t>1</w:t>
      </w:r>
      <w:r w:rsidR="00551D64">
        <w:fldChar w:fldCharType="end"/>
      </w:r>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r w:rsidR="00C33D86">
        <w:t>Table 4</w:t>
      </w:r>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lastRenderedPageBreak/>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EE204BB" w14:textId="77777777" w:rsidR="00C33D86" w:rsidRDefault="00D4425C" w:rsidP="00C33D86">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r w:rsidR="00C33D86" w:rsidRPr="00746ACC">
        <w:t xml:space="preserve"> </w:t>
      </w:r>
    </w:p>
    <w:p w14:paraId="2F34A772" w14:textId="50DA57DF" w:rsidR="00D4425C" w:rsidRDefault="00C33D86" w:rsidP="00D4425C">
      <w:pPr>
        <w:ind w:firstLine="720"/>
      </w:pPr>
      <w:r>
        <w:rPr>
          <w:noProof/>
        </w:rPr>
        <w:t>Figure</w:t>
      </w:r>
      <w:r>
        <w:t xml:space="preserve"> </w:t>
      </w:r>
      <w:r>
        <w:rPr>
          <w:noProof/>
        </w:rPr>
        <w:t>1</w:t>
      </w:r>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04AF6BC9"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r w:rsidR="00C33D86">
        <w:t>Table 7</w:t>
      </w:r>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65E385EF" w:rsidR="004E025F" w:rsidRDefault="00B47D6F">
      <w:pPr>
        <w:pStyle w:val="Caption"/>
        <w:rPr>
          <w:i w:val="0"/>
          <w:iCs w:val="0"/>
          <w:color w:val="auto"/>
          <w:sz w:val="22"/>
          <w:szCs w:val="22"/>
        </w:r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p>
    <w:p w14:paraId="2CE0BC7B" w14:textId="1B83DAD0" w:rsidR="004B1258" w:rsidRDefault="004B1258" w:rsidP="004B1258">
      <w:p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r w:rsidRPr="00E90CBE">
        <w:fldChar w:fldCharType="separate"/>
      </w:r>
      <w:r w:rsidR="00C33D86">
        <w:t xml:space="preserve">Table </w:t>
      </w:r>
      <w:r w:rsidR="00C33D86">
        <w:rPr>
          <w:noProof/>
        </w:rPr>
        <w:t>7</w:t>
      </w:r>
      <w:r w:rsidRPr="00E90CBE">
        <w:fldChar w:fldCharType="end"/>
      </w:r>
      <w:r w:rsidRPr="00E90CBE">
        <w:t xml:space="preserve"> </w:t>
      </w:r>
      <w:r w:rsidRPr="001F5046">
        <w:t>(</w:t>
      </w:r>
      <w:r w:rsidRPr="007D52A9">
        <w:t>Supplemental)</w:t>
      </w:r>
    </w:p>
    <w:p w14:paraId="7ACE4EE1" w14:textId="77777777" w:rsidR="004B1258" w:rsidRPr="00933EF5" w:rsidRDefault="004B1258" w:rsidP="00DC704D"/>
    <w:p w14:paraId="7DB441F8" w14:textId="3569BD81" w:rsidR="00FB6917" w:rsidRDefault="009A2A63" w:rsidP="00E72813">
      <w:bookmarkStart w:id="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r w:rsidR="00D97AC7">
        <w:t xml:space="preserve">To address inconsistent numbers of plots grouped into assemblages each year, </w:t>
      </w:r>
      <w:r w:rsidR="003D4C7B">
        <w:t xml:space="preserve">diversity metrics were bootstrapped 10 times using the minimum number of plots observed in an assemblage each year (n = 18). </w:t>
      </w:r>
      <w:bookmarkEnd w:id="1"/>
    </w:p>
    <w:p w14:paraId="61300E94" w14:textId="6B3AF52E" w:rsidR="00DA6217" w:rsidRDefault="009836CC" w:rsidP="00E72813">
      <w:r>
        <w:t>Community</w:t>
      </w:r>
      <w:r w:rsidR="006F3B74">
        <w:t xml:space="preserve"> </w:t>
      </w:r>
      <w:r w:rsidR="00E944E1">
        <w:t>turnover</w:t>
      </w:r>
      <w:r w:rsidR="00F34A1C">
        <w:t xml:space="preserve"> for each</w:t>
      </w:r>
      <w:r w:rsidR="006F3B74">
        <w:t xml:space="preserve"> assemblage </w:t>
      </w:r>
      <w:r w:rsidR="00F34A1C">
        <w:t>was</w:t>
      </w:r>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r w:rsidR="00611D5E">
        <w:t xml:space="preserve"> (total magnitude</w:t>
      </w:r>
      <w:r w:rsidR="00BD4897">
        <w:t xml:space="preserve"> of change)</w:t>
      </w:r>
      <w:r w:rsidR="00DB21FF">
        <w:t>,</w:t>
      </w:r>
      <w:r w:rsidR="00EF7876">
        <w:t xml:space="preserve"> </w:t>
      </w:r>
      <w:r w:rsidR="00BD4897">
        <w:t>species gained (appearances)</w:t>
      </w:r>
      <w:r w:rsidR="00DB21FF">
        <w:t xml:space="preserve">, and </w:t>
      </w:r>
      <w:r w:rsidR="00EF7876">
        <w:t xml:space="preserve">species </w:t>
      </w:r>
      <w:r w:rsidR="00BD4897">
        <w:t>lost (</w:t>
      </w:r>
      <w:r w:rsidR="00DB21FF">
        <w:t>disappearances</w:t>
      </w:r>
      <w:r w:rsidR="00BD4897">
        <w:t>)</w:t>
      </w:r>
      <w:r w:rsidR="00DB21FF">
        <w:t xml:space="preserve"> were calculated</w:t>
      </w:r>
      <w:r w:rsidR="00DF50C7">
        <w:t xml:space="preserve"> as a percent change</w:t>
      </w:r>
      <w:r w:rsidR="00DB21FF">
        <w:t xml:space="preserve"> for each assemblage </w:t>
      </w:r>
      <w:r w:rsidR="00756082">
        <w:t xml:space="preserve">between </w:t>
      </w:r>
      <w:r w:rsidR="00F34A1C">
        <w:t>1979-1999, and 1999-2019</w:t>
      </w:r>
      <w:r w:rsidR="00EA7939">
        <w:t>. T</w:t>
      </w:r>
      <w:r w:rsidR="00756082">
        <w:t xml:space="preserve">otal turnover </w:t>
      </w:r>
      <w:r w:rsidR="00EA7939">
        <w:t xml:space="preserve">was calculated as </w:t>
      </w:r>
      <w:r w:rsidR="00756082">
        <w:t xml:space="preserve">a ratio of the </w:t>
      </w:r>
      <w:r w:rsidR="000815B6">
        <w:t xml:space="preserve">absolute value </w:t>
      </w:r>
      <w:r w:rsidR="00756082">
        <w:t xml:space="preserve">of species gained and lost to the total number of species observed in both timepoints. </w:t>
      </w:r>
    </w:p>
    <w:p w14:paraId="4BF5E188" w14:textId="511E4103"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r>
        <w:rPr>
          <w:i w:val="0"/>
          <w:iCs w:val="0"/>
          <w:color w:val="auto"/>
          <w:sz w:val="22"/>
          <w:szCs w:val="22"/>
        </w:rPr>
      </w:r>
      <w:r>
        <w:rPr>
          <w:i w:val="0"/>
          <w:iCs w:val="0"/>
          <w:color w:val="auto"/>
          <w:sz w:val="22"/>
          <w:szCs w:val="22"/>
        </w:rPr>
        <w:fldChar w:fldCharType="separate"/>
      </w:r>
      <w:r w:rsidR="00C33D86" w:rsidRPr="00C33D86">
        <w:rPr>
          <w:i w:val="0"/>
          <w:iCs w:val="0"/>
          <w:color w:val="auto"/>
          <w:sz w:val="22"/>
          <w:szCs w:val="22"/>
        </w:rPr>
        <w:t>Table 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r w:rsidRPr="00321B79">
        <w:rPr>
          <w:i w:val="0"/>
          <w:iCs w:val="0"/>
          <w:color w:val="auto"/>
          <w:sz w:val="22"/>
          <w:szCs w:val="22"/>
        </w:rPr>
      </w:r>
      <w:r w:rsidRPr="00321B79">
        <w:rPr>
          <w:i w:val="0"/>
          <w:iCs w:val="0"/>
          <w:color w:val="auto"/>
          <w:sz w:val="22"/>
          <w:szCs w:val="22"/>
        </w:rPr>
        <w:fldChar w:fldCharType="separate"/>
      </w:r>
      <w:r w:rsidR="00C33D86" w:rsidRPr="00C33D86">
        <w:rPr>
          <w:i w:val="0"/>
          <w:iCs w:val="0"/>
          <w:color w:val="auto"/>
          <w:sz w:val="22"/>
          <w:szCs w:val="22"/>
        </w:rPr>
        <w:t>Figure 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E56BEA" w:rsidRDefault="00E56BEA"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E56BEA" w:rsidRDefault="00E56BEA"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E56BEA" w:rsidRDefault="00E56BEA"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E56BEA" w:rsidRDefault="00E56BEA"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45425AE7" w:rsidR="00B051DD" w:rsidRDefault="00B051DD" w:rsidP="00B051DD">
      <w:pPr>
        <w:pStyle w:val="Caption"/>
      </w:pPr>
      <w:bookmarkStart w:id="3" w:name="_Ref104553838"/>
      <w:r>
        <w:t xml:space="preserve">Figure </w:t>
      </w:r>
      <w:fldSimple w:instr=" SEQ Figure \* ARABIC ">
        <w:r w:rsidR="00DD54D4">
          <w:rPr>
            <w:noProof/>
          </w:rPr>
          <w:t>1</w:t>
        </w:r>
      </w:fldSimple>
      <w:bookmarkEnd w:id="2"/>
      <w:bookmarkEnd w:id="3"/>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4"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4"/>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commentRangeStart w:id="5"/>
      <w:r>
        <w:lastRenderedPageBreak/>
        <w:t>Results</w:t>
      </w:r>
      <w:commentRangeEnd w:id="5"/>
      <w:r w:rsidR="009C72CE">
        <w:rPr>
          <w:rStyle w:val="CommentReference"/>
          <w:rFonts w:asciiTheme="minorHAnsi" w:eastAsiaTheme="minorHAnsi" w:hAnsiTheme="minorHAnsi" w:cstheme="minorBidi"/>
          <w:color w:val="auto"/>
        </w:rPr>
        <w:commentReference w:id="5"/>
      </w:r>
    </w:p>
    <w:p w14:paraId="0632C7A0" w14:textId="51679211"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r w:rsidR="00607597">
        <w:t xml:space="preserve">in </w:t>
      </w:r>
      <w:r w:rsidR="00545B23">
        <w:t xml:space="preserve">species </w:t>
      </w:r>
      <w:r w:rsidR="00607597">
        <w:t xml:space="preserve">cover abundance </w:t>
      </w:r>
      <w:r w:rsidR="008B54D6">
        <w:t xml:space="preserve">between assemblage types over time. </w:t>
      </w:r>
      <w:r w:rsidR="008B54D6" w:rsidRPr="00791A3B">
        <w:t xml:space="preserve">That is, </w:t>
      </w:r>
      <w:r w:rsidR="00545B23" w:rsidRPr="00DC704D">
        <w:t xml:space="preserve">species cover </w:t>
      </w:r>
      <w:commentRangeStart w:id="6"/>
      <w:r w:rsidR="00545B23" w:rsidRPr="00DC704D">
        <w:t xml:space="preserve">within </w:t>
      </w:r>
      <w:r w:rsidR="008B54D6" w:rsidRPr="00791A3B">
        <w:t>plots are increasingly similar to each other within a given assemblage, but share fewer similarities between assemblages</w:t>
      </w:r>
      <w:r w:rsidR="005C1666" w:rsidRPr="00791A3B">
        <w:t xml:space="preserve"> </w:t>
      </w:r>
      <w:commentRangeEnd w:id="6"/>
      <w:r w:rsidR="00C33D86">
        <w:rPr>
          <w:rStyle w:val="CommentReference"/>
        </w:rPr>
        <w:commentReference w:id="6"/>
      </w:r>
      <w:r w:rsidR="005C1666" w:rsidRPr="00791A3B">
        <w:t>(</w:t>
      </w:r>
      <w:r w:rsidR="00363A72" w:rsidRPr="00791A3B">
        <w:fldChar w:fldCharType="begin"/>
      </w:r>
      <w:r w:rsidR="00363A72" w:rsidRPr="00545B23">
        <w:instrText xml:space="preserve"> REF _Ref94197029 \h </w:instrText>
      </w:r>
      <w:r w:rsidR="00B137F2" w:rsidRPr="00DC704D">
        <w:instrText xml:space="preserve"> \* MERGEFORMAT </w:instrText>
      </w:r>
      <w:r w:rsidR="00363A72" w:rsidRPr="00791A3B">
        <w:fldChar w:fldCharType="separate"/>
      </w:r>
      <w:r w:rsidR="00C33D86">
        <w:t xml:space="preserve">Figure </w:t>
      </w:r>
      <w:r w:rsidR="00C33D86">
        <w:rPr>
          <w:noProof/>
        </w:rPr>
        <w:t>2</w:t>
      </w:r>
      <w:r w:rsidR="00363A72" w:rsidRPr="00791A3B">
        <w:fldChar w:fldCharType="end"/>
      </w:r>
      <w:r w:rsidR="005C1666" w:rsidRPr="00791A3B">
        <w:t xml:space="preserve">). </w:t>
      </w:r>
      <w:r w:rsidR="00F66803" w:rsidRPr="00791A3B">
        <w:t xml:space="preserve">Over time, it appears that </w:t>
      </w:r>
      <w:r w:rsidR="00942DF3">
        <w:t xml:space="preserve">species cover is </w:t>
      </w:r>
      <w:commentRangeStart w:id="7"/>
      <w:r w:rsidR="00942DF3">
        <w:t xml:space="preserve">becoming more heterogeneous within </w:t>
      </w:r>
      <w:commentRangeEnd w:id="7"/>
      <w:r w:rsidR="00C33D86">
        <w:rPr>
          <w:rStyle w:val="CommentReference"/>
        </w:rPr>
        <w:commentReference w:id="7"/>
      </w:r>
      <w:r w:rsidR="00942DF3">
        <w:t xml:space="preserve">and between assemblages. </w:t>
      </w:r>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F792D">
        <w:fldChar w:fldCharType="begin"/>
      </w:r>
      <w:r w:rsidR="006F792D">
        <w:instrText xml:space="preserve"> REF _Ref104813883 \h </w:instrText>
      </w:r>
      <w:r w:rsidR="004B5A6B">
        <w:instrText xml:space="preserve"> \* MERGEFORMAT </w:instrText>
      </w:r>
      <w:r w:rsidR="006F792D">
        <w:fldChar w:fldCharType="separate"/>
      </w:r>
      <w:r w:rsidR="00C33D86">
        <w:t>Table 1</w:t>
      </w:r>
      <w:r w:rsidR="006F792D">
        <w:fldChar w:fldCharType="end"/>
      </w:r>
      <w:r w:rsidR="004B5A6B">
        <w:t>,</w:t>
      </w:r>
      <w:r w:rsidR="00791A3B">
        <w:t xml:space="preserve"> </w:t>
      </w:r>
      <w:r w:rsidR="00E752D9">
        <w:fldChar w:fldCharType="begin"/>
      </w:r>
      <w:r w:rsidR="00E752D9">
        <w:instrText xml:space="preserve"> REF _Ref104818673 \h  \* MERGEFORMAT </w:instrText>
      </w:r>
      <w:r w:rsidR="00E752D9">
        <w:fldChar w:fldCharType="separate"/>
      </w:r>
      <w:r w:rsidR="00C33D86" w:rsidRPr="00C33D86">
        <w:t>Table</w:t>
      </w:r>
      <w:r w:rsidR="00C33D86" w:rsidRPr="004B5A6B">
        <w:t xml:space="preserve"> 5</w:t>
      </w:r>
      <w:r w:rsidR="00E752D9">
        <w:fldChar w:fldCharType="end"/>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610C5A4E" w14:textId="5896F7EE" w:rsidR="0080524E" w:rsidRPr="00AB3637" w:rsidRDefault="001617DD" w:rsidP="004B5A6B">
      <w:pPr>
        <w:pStyle w:val="Caption"/>
        <w:ind w:firstLine="720"/>
        <w:rPr>
          <w:i w:val="0"/>
          <w:iCs w:val="0"/>
          <w:color w:val="auto"/>
          <w:sz w:val="22"/>
          <w:szCs w:val="22"/>
        </w:rPr>
      </w:pPr>
      <w:bookmarkStart w:id="8"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717925">
        <w:rPr>
          <w:i w:val="0"/>
          <w:iCs w:val="0"/>
          <w:color w:val="auto"/>
          <w:sz w:val="22"/>
          <w:szCs w:val="22"/>
        </w:rPr>
        <w:fldChar w:fldCharType="begin"/>
      </w:r>
      <w:r w:rsidR="00717925">
        <w:rPr>
          <w:i w:val="0"/>
          <w:iCs w:val="0"/>
          <w:color w:val="auto"/>
          <w:sz w:val="22"/>
          <w:szCs w:val="22"/>
        </w:rPr>
        <w:instrText xml:space="preserve"> REF _Ref104813833 \h  \* MERGEFORMAT </w:instrText>
      </w:r>
      <w:r w:rsidR="00717925">
        <w:rPr>
          <w:i w:val="0"/>
          <w:iCs w:val="0"/>
          <w:color w:val="auto"/>
          <w:sz w:val="22"/>
          <w:szCs w:val="22"/>
        </w:rPr>
      </w:r>
      <w:r w:rsidR="00717925">
        <w:rPr>
          <w:i w:val="0"/>
          <w:iCs w:val="0"/>
          <w:color w:val="auto"/>
          <w:sz w:val="22"/>
          <w:szCs w:val="22"/>
        </w:rPr>
        <w:fldChar w:fldCharType="separate"/>
      </w:r>
      <w:r w:rsidR="00C33D86" w:rsidRPr="00C33D86">
        <w:rPr>
          <w:i w:val="0"/>
          <w:iCs w:val="0"/>
          <w:color w:val="auto"/>
          <w:sz w:val="22"/>
          <w:szCs w:val="22"/>
        </w:rPr>
        <w:t>Table 2</w:t>
      </w:r>
      <w:r w:rsidR="00717925">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 MERGEFORMAT </w:instrText>
      </w:r>
      <w:r w:rsidR="008B2154">
        <w:rPr>
          <w:i w:val="0"/>
          <w:iCs w:val="0"/>
          <w:color w:val="auto"/>
          <w:sz w:val="22"/>
          <w:szCs w:val="22"/>
        </w:rPr>
      </w:r>
      <w:r w:rsidR="008B2154">
        <w:rPr>
          <w:i w:val="0"/>
          <w:iCs w:val="0"/>
          <w:color w:val="auto"/>
          <w:sz w:val="22"/>
          <w:szCs w:val="22"/>
        </w:rPr>
        <w:fldChar w:fldCharType="separate"/>
      </w:r>
      <w:r w:rsidR="00C33D86" w:rsidRPr="00C33D86">
        <w:rPr>
          <w:i w:val="0"/>
          <w:iCs w:val="0"/>
          <w:color w:val="auto"/>
          <w:sz w:val="22"/>
          <w:szCs w:val="22"/>
        </w:rPr>
        <w:t>Table 2</w:t>
      </w:r>
      <w:r w:rsidR="008B2154">
        <w:rPr>
          <w:i w:val="0"/>
          <w:iCs w:val="0"/>
          <w:color w:val="auto"/>
          <w:sz w:val="22"/>
          <w:szCs w:val="22"/>
        </w:rPr>
        <w:fldChar w:fldCharType="end"/>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 MERGEFORMAT </w:instrText>
      </w:r>
      <w:r w:rsidR="007F2945" w:rsidRPr="001617DD">
        <w:rPr>
          <w:i w:val="0"/>
          <w:iCs w:val="0"/>
          <w:color w:val="auto"/>
          <w:sz w:val="22"/>
          <w:szCs w:val="22"/>
        </w:rPr>
      </w:r>
      <w:r w:rsidR="007F2945" w:rsidRPr="001617DD">
        <w:rPr>
          <w:i w:val="0"/>
          <w:iCs w:val="0"/>
          <w:color w:val="auto"/>
          <w:sz w:val="22"/>
          <w:szCs w:val="22"/>
        </w:rPr>
        <w:fldChar w:fldCharType="separate"/>
      </w:r>
      <w:r w:rsidR="00C33D86" w:rsidRPr="004B5A6B">
        <w:rPr>
          <w:i w:val="0"/>
          <w:iCs w:val="0"/>
          <w:color w:val="auto"/>
          <w:sz w:val="22"/>
          <w:szCs w:val="22"/>
        </w:rPr>
        <w:t>Table 6</w:t>
      </w:r>
      <w:r w:rsidR="007F2945" w:rsidRPr="001617DD">
        <w:rPr>
          <w:i w:val="0"/>
          <w:iCs w:val="0"/>
          <w:color w:val="auto"/>
          <w:sz w:val="22"/>
          <w:szCs w:val="22"/>
        </w:rPr>
        <w:fldChar w:fldCharType="end"/>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t>
      </w:r>
      <w:commentRangeStart w:id="9"/>
      <w:r w:rsidR="001326DF" w:rsidRPr="002A39AE">
        <w:rPr>
          <w:i w:val="0"/>
          <w:iCs w:val="0"/>
          <w:color w:val="auto"/>
          <w:sz w:val="22"/>
          <w:szCs w:val="22"/>
        </w:rPr>
        <w:t>When subjected to bootstrapping</w:t>
      </w:r>
      <w:r w:rsidR="003A048B" w:rsidRPr="00DC704D">
        <w:rPr>
          <w:i w:val="0"/>
          <w:iCs w:val="0"/>
          <w:color w:val="auto"/>
          <w:sz w:val="22"/>
          <w:szCs w:val="22"/>
        </w:rPr>
        <w:t xml:space="preserve"> of 1</w:t>
      </w:r>
      <w:r w:rsidR="00376059" w:rsidRPr="00DC704D">
        <w:rPr>
          <w:i w:val="0"/>
          <w:iCs w:val="0"/>
          <w:color w:val="auto"/>
          <w:sz w:val="22"/>
          <w:szCs w:val="22"/>
        </w:rPr>
        <w:t>8</w:t>
      </w:r>
      <w:r w:rsidR="003A048B" w:rsidRPr="00DC704D">
        <w:rPr>
          <w:i w:val="0"/>
          <w:iCs w:val="0"/>
          <w:color w:val="auto"/>
          <w:sz w:val="22"/>
          <w:szCs w:val="22"/>
        </w:rPr>
        <w:t xml:space="preserve"> plots per assemblage each year</w:t>
      </w:r>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r w:rsidR="008D7C52" w:rsidRPr="00933EF5">
        <w:rPr>
          <w:i w:val="0"/>
          <w:iCs w:val="0"/>
          <w:color w:val="auto"/>
          <w:sz w:val="22"/>
          <w:szCs w:val="22"/>
        </w:rPr>
      </w:r>
      <w:r w:rsidR="008D7C52" w:rsidRPr="00933EF5">
        <w:rPr>
          <w:i w:val="0"/>
          <w:iCs w:val="0"/>
          <w:color w:val="auto"/>
          <w:sz w:val="22"/>
          <w:szCs w:val="22"/>
        </w:rPr>
        <w:fldChar w:fldCharType="separate"/>
      </w:r>
      <w:r w:rsidR="00C33D86" w:rsidRPr="004B5A6B">
        <w:rPr>
          <w:i w:val="0"/>
          <w:iCs w:val="0"/>
          <w:color w:val="auto"/>
          <w:sz w:val="22"/>
          <w:szCs w:val="22"/>
        </w:rPr>
        <w:t>Table 6</w:t>
      </w:r>
      <w:r w:rsidR="008D7C52" w:rsidRPr="00933EF5">
        <w:rPr>
          <w:i w:val="0"/>
          <w:iCs w:val="0"/>
          <w:color w:val="auto"/>
          <w:sz w:val="22"/>
          <w:szCs w:val="22"/>
        </w:rPr>
        <w:fldChar w:fldCharType="end"/>
      </w:r>
      <w:r w:rsidR="008D7C52" w:rsidRPr="002A39AE">
        <w:rPr>
          <w:i w:val="0"/>
          <w:iCs w:val="0"/>
          <w:color w:val="auto"/>
          <w:sz w:val="22"/>
          <w:szCs w:val="22"/>
        </w:rPr>
        <w:t>)</w:t>
      </w:r>
      <w:commentRangeEnd w:id="9"/>
      <w:r w:rsidR="00820F42" w:rsidRPr="004B5A6B">
        <w:rPr>
          <w:sz w:val="22"/>
          <w:szCs w:val="22"/>
        </w:rPr>
        <w:commentReference w:id="9"/>
      </w:r>
      <w:r w:rsidR="007876E4" w:rsidRPr="002A39AE">
        <w:rPr>
          <w:i w:val="0"/>
          <w:iCs w:val="0"/>
          <w:color w:val="auto"/>
          <w:sz w:val="22"/>
          <w:szCs w:val="22"/>
        </w:rPr>
        <w:t xml:space="preserve">. </w:t>
      </w:r>
      <w:r w:rsidR="002B1438" w:rsidRPr="002A39AE">
        <w:rPr>
          <w:i w:val="0"/>
          <w:iCs w:val="0"/>
          <w:color w:val="auto"/>
          <w:sz w:val="22"/>
          <w:szCs w:val="22"/>
        </w:rPr>
        <w:t>The</w:t>
      </w:r>
      <w:r w:rsidR="002B1438" w:rsidRPr="00AB3637">
        <w:rPr>
          <w:i w:val="0"/>
          <w:iCs w:val="0"/>
          <w:color w:val="auto"/>
          <w:sz w:val="22"/>
          <w:szCs w:val="22"/>
        </w:rPr>
        <w:t xml:space="preserve">refore, despite </w:t>
      </w:r>
      <w:commentRangeStart w:id="10"/>
      <w:r w:rsidR="002B1438" w:rsidRPr="00AB3637">
        <w:rPr>
          <w:i w:val="0"/>
          <w:iCs w:val="0"/>
          <w:color w:val="auto"/>
          <w:sz w:val="22"/>
          <w:szCs w:val="22"/>
        </w:rPr>
        <w:t>gaining representation across the entire community</w:t>
      </w:r>
      <w:commentRangeEnd w:id="10"/>
      <w:r w:rsidR="00820F42" w:rsidRPr="004B5A6B">
        <w:rPr>
          <w:sz w:val="22"/>
          <w:szCs w:val="22"/>
        </w:rPr>
        <w:commentReference w:id="10"/>
      </w:r>
      <w:r w:rsidR="002B1438" w:rsidRPr="00AB3637">
        <w:rPr>
          <w:i w:val="0"/>
          <w:iCs w:val="0"/>
          <w:color w:val="auto"/>
          <w:sz w:val="22"/>
          <w:szCs w:val="22"/>
        </w:rPr>
        <w:t xml:space="preserve">, </w:t>
      </w:r>
      <w:r w:rsidR="003516D0" w:rsidRPr="00AB3637">
        <w:rPr>
          <w:i w:val="0"/>
          <w:iCs w:val="0"/>
          <w:color w:val="auto"/>
          <w:sz w:val="22"/>
          <w:szCs w:val="22"/>
        </w:rPr>
        <w:t>mean number of species in a given 1 m</w:t>
      </w:r>
      <w:r w:rsidR="003516D0" w:rsidRPr="004B5A6B">
        <w:rPr>
          <w:i w:val="0"/>
          <w:iCs w:val="0"/>
          <w:color w:val="auto"/>
          <w:sz w:val="22"/>
          <w:szCs w:val="22"/>
        </w:rPr>
        <w:t>2</w:t>
      </w:r>
      <w:r w:rsidR="003516D0" w:rsidRPr="00AB3637">
        <w:rPr>
          <w:i w:val="0"/>
          <w:iCs w:val="0"/>
          <w:color w:val="auto"/>
          <w:sz w:val="22"/>
          <w:szCs w:val="22"/>
        </w:rPr>
        <w:t xml:space="preserve"> are declining</w:t>
      </w:r>
      <w:r w:rsidR="003516D0">
        <w:rPr>
          <w:i w:val="0"/>
          <w:iCs w:val="0"/>
          <w:color w:val="auto"/>
          <w:sz w:val="22"/>
          <w:szCs w:val="22"/>
        </w:rPr>
        <w:t xml:space="preserve">. </w:t>
      </w:r>
    </w:p>
    <w:bookmarkEnd w:id="8"/>
    <w:p w14:paraId="3F3E7064" w14:textId="1C5CC26E"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r w:rsidR="00C33D86" w:rsidRPr="00C33D86">
        <w:rPr>
          <w:i w:val="0"/>
          <w:iCs w:val="0"/>
          <w:color w:val="auto"/>
          <w:sz w:val="22"/>
          <w:szCs w:val="22"/>
        </w:rPr>
        <w:t>Table 3</w:t>
      </w:r>
      <w:r w:rsidR="009F0260" w:rsidRPr="007D52A9">
        <w:rPr>
          <w:i w:val="0"/>
          <w:iCs w:val="0"/>
          <w:color w:val="auto"/>
          <w:sz w:val="22"/>
          <w:szCs w:val="22"/>
        </w:rPr>
        <w:fldChar w:fldCharType="end"/>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499A4276"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533507">
        <w:fldChar w:fldCharType="begin"/>
      </w:r>
      <w:r w:rsidR="00533507">
        <w:instrText xml:space="preserve"> REF _Ref103862754 \h </w:instrText>
      </w:r>
      <w:r w:rsidR="00533507">
        <w:fldChar w:fldCharType="separate"/>
      </w:r>
      <w:r w:rsidR="00C33D86">
        <w:t xml:space="preserve">Figure </w:t>
      </w:r>
      <w:r w:rsidR="00C33D86">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w:t>
      </w:r>
      <w:r w:rsidR="00C76D5E" w:rsidRPr="00C56065">
        <w:lastRenderedPageBreak/>
        <w:t xml:space="preserve">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4349CCFB" w:rsidR="00FE1C76" w:rsidRDefault="00F2017D" w:rsidP="00F2017D">
      <w:pPr>
        <w:pStyle w:val="Caption"/>
      </w:pPr>
      <w:bookmarkStart w:id="11" w:name="_Ref94197029"/>
      <w:r>
        <w:t xml:space="preserve">Figure </w:t>
      </w:r>
      <w:fldSimple w:instr=" SEQ Figure \* ARABIC ">
        <w:r w:rsidR="00DD54D4">
          <w:rPr>
            <w:noProof/>
          </w:rPr>
          <w:t>2</w:t>
        </w:r>
      </w:fldSimple>
      <w:bookmarkEnd w:id="11"/>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B9222A5" w14:textId="0E39BBD0" w:rsidR="00AD4549" w:rsidRDefault="00C876B9" w:rsidP="00DC704D">
      <w:pPr>
        <w:pStyle w:val="Caption"/>
        <w:keepNext/>
      </w:pPr>
      <w:bookmarkStart w:id="12" w:name="_Ref104813883"/>
      <w:commentRangeStart w:id="13"/>
      <w:r>
        <w:t xml:space="preserve">Table </w:t>
      </w:r>
      <w:commentRangeEnd w:id="13"/>
      <w:r w:rsidR="003D217F">
        <w:rPr>
          <w:rStyle w:val="CommentReference"/>
          <w:i w:val="0"/>
          <w:iCs w:val="0"/>
          <w:color w:val="auto"/>
        </w:rPr>
        <w:commentReference w:id="13"/>
      </w:r>
      <w:fldSimple w:instr=" SEQ Table \* ARABIC ">
        <w:r w:rsidR="00C33D86">
          <w:rPr>
            <w:noProof/>
          </w:rPr>
          <w:t>1</w:t>
        </w:r>
      </w:fldSimple>
      <w:bookmarkEnd w:id="12"/>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p w14:paraId="29C31C61" w14:textId="3FD9087D" w:rsidR="00511F46" w:rsidRDefault="00511F46" w:rsidP="00AD4549">
      <w:r>
        <w:fldChar w:fldCharType="begin"/>
      </w:r>
      <w:r>
        <w:instrText xml:space="preserve"> LINK </w:instrText>
      </w:r>
      <w:r w:rsidR="00632450">
        <w:instrText xml:space="preserve">Excel.Sheet.12 "C:\\Users\\slane84\\OneDrive - The University Of British Columbia\\Documents\\Dissertation\\CommunityStability\\tables.xlsx" IndicatorAnalysis!R4C1:R27C12 </w:instrText>
      </w:r>
      <w:r>
        <w:instrText xml:space="preserve">\a \f 4 \h </w:instrText>
      </w:r>
      <w:r>
        <w:fldChar w:fldCharType="separate"/>
      </w:r>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5DADBE45"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79B9A4F3"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511F46" w:rsidRPr="00511F46" w14:paraId="7D64471F" w14:textId="77777777" w:rsidTr="00511F46">
        <w:trPr>
          <w:trHeight w:val="780"/>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Cluster Group Name</w:t>
            </w:r>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7AD9F017"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00ECC3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r>
      <w:tr w:rsidR="00511F46" w:rsidRPr="00511F46" w14:paraId="1C46430A" w14:textId="77777777" w:rsidTr="00511F46">
        <w:trPr>
          <w:trHeight w:val="270"/>
        </w:trPr>
        <w:tc>
          <w:tcPr>
            <w:tcW w:w="1080" w:type="dxa"/>
            <w:tcBorders>
              <w:top w:val="nil"/>
              <w:left w:val="nil"/>
              <w:bottom w:val="nil"/>
              <w:right w:val="nil"/>
            </w:tcBorders>
            <w:shd w:val="clear" w:color="auto" w:fill="auto"/>
            <w:vAlign w:val="bottom"/>
            <w:hideMark/>
          </w:tcPr>
          <w:p w14:paraId="0B097B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5C1A4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0D707E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456928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83F9FF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BE830DB"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5A6F38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D9AE8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A0950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253C8B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34826A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4200303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783553E5"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2</w:t>
            </w:r>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6</w:t>
            </w:r>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91</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B4A0AA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10B142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7</w:t>
            </w:r>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622BC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44B4C95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669D4D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3FADD8BA"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Impatiens capensis</w:t>
            </w:r>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9558785" w14:textId="77777777" w:rsidTr="00511F46">
        <w:trPr>
          <w:trHeight w:val="270"/>
        </w:trPr>
        <w:tc>
          <w:tcPr>
            <w:tcW w:w="1080" w:type="dxa"/>
            <w:tcBorders>
              <w:top w:val="nil"/>
              <w:left w:val="nil"/>
              <w:bottom w:val="nil"/>
              <w:right w:val="nil"/>
            </w:tcBorders>
            <w:shd w:val="clear" w:color="auto" w:fill="auto"/>
            <w:vAlign w:val="bottom"/>
            <w:hideMark/>
          </w:tcPr>
          <w:p w14:paraId="0B60354F"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E9D41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197A5FA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6B3853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09A39C"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7CD6665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4821338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3CC2C21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69CFCD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9BBF8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109E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599A8E64"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2254859A"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07</w:t>
            </w:r>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oa palustris</w:t>
            </w:r>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69</w:t>
            </w:r>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18</w:t>
            </w:r>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7C85727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asiandra</w:t>
            </w:r>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5</w:t>
            </w:r>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47B8FD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9</w:t>
            </w:r>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2E37A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1</w:t>
            </w:r>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r>
      <w:tr w:rsidR="00511F46" w:rsidRPr="00511F46" w14:paraId="739B2928"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FA01DB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palustre</w:t>
            </w:r>
          </w:p>
        </w:tc>
        <w:tc>
          <w:tcPr>
            <w:tcW w:w="592" w:type="dxa"/>
            <w:tcBorders>
              <w:top w:val="nil"/>
              <w:left w:val="nil"/>
              <w:bottom w:val="nil"/>
              <w:right w:val="nil"/>
            </w:tcBorders>
            <w:shd w:val="clear" w:color="auto" w:fill="auto"/>
            <w:noWrap/>
            <w:vAlign w:val="bottom"/>
            <w:hideMark/>
          </w:tcPr>
          <w:p w14:paraId="4CA0D5D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686" w:type="dxa"/>
            <w:tcBorders>
              <w:top w:val="nil"/>
              <w:left w:val="nil"/>
              <w:bottom w:val="nil"/>
              <w:right w:val="nil"/>
            </w:tcBorders>
            <w:shd w:val="clear" w:color="auto" w:fill="auto"/>
            <w:noWrap/>
            <w:vAlign w:val="bottom"/>
            <w:hideMark/>
          </w:tcPr>
          <w:p w14:paraId="5138633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B42DABE"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4ECE99D8" w14:textId="13D4E1BB"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Trifolium </w:t>
            </w:r>
            <w:r w:rsidR="00E27DCF" w:rsidRPr="00DC704D">
              <w:rPr>
                <w:rFonts w:ascii="Calibri" w:eastAsia="Times New Roman" w:hAnsi="Calibri" w:cs="Calibri"/>
                <w:i/>
                <w:iCs/>
                <w:color w:val="000000"/>
                <w:sz w:val="20"/>
                <w:szCs w:val="20"/>
              </w:rPr>
              <w:t>wormskioldii</w:t>
            </w:r>
          </w:p>
        </w:tc>
        <w:tc>
          <w:tcPr>
            <w:tcW w:w="600" w:type="dxa"/>
            <w:tcBorders>
              <w:top w:val="nil"/>
              <w:left w:val="nil"/>
              <w:bottom w:val="nil"/>
              <w:right w:val="nil"/>
            </w:tcBorders>
            <w:shd w:val="clear" w:color="auto" w:fill="auto"/>
            <w:noWrap/>
            <w:vAlign w:val="bottom"/>
            <w:hideMark/>
          </w:tcPr>
          <w:p w14:paraId="66F0BF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8</w:t>
            </w:r>
          </w:p>
        </w:tc>
        <w:tc>
          <w:tcPr>
            <w:tcW w:w="695" w:type="dxa"/>
            <w:tcBorders>
              <w:top w:val="nil"/>
              <w:left w:val="nil"/>
              <w:bottom w:val="nil"/>
              <w:right w:val="nil"/>
            </w:tcBorders>
            <w:shd w:val="clear" w:color="auto" w:fill="auto"/>
            <w:noWrap/>
            <w:vAlign w:val="bottom"/>
            <w:hideMark/>
          </w:tcPr>
          <w:p w14:paraId="3CFBB8A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1FE79E9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2</w:t>
            </w:r>
          </w:p>
        </w:tc>
      </w:tr>
      <w:tr w:rsidR="00511F46" w:rsidRPr="00511F46" w14:paraId="5069A65F"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athyrus palustris</w:t>
            </w:r>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3</w:t>
            </w:r>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21D43FA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1</w:t>
            </w:r>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7C7EF1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08E48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934526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0FA07FED"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784BC49E" w14:textId="02D2D7B0" w:rsidR="00511F46" w:rsidRPr="00DC704D" w:rsidRDefault="00E27DCF"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idalcea</w:t>
            </w:r>
            <w:r w:rsidR="00511F46" w:rsidRPr="00DC704D">
              <w:rPr>
                <w:rFonts w:ascii="Calibri" w:eastAsia="Times New Roman" w:hAnsi="Calibri" w:cs="Calibri"/>
                <w:i/>
                <w:iCs/>
                <w:color w:val="000000"/>
                <w:sz w:val="20"/>
                <w:szCs w:val="20"/>
              </w:rPr>
              <w:t xml:space="preserve"> hendersonii</w:t>
            </w:r>
          </w:p>
        </w:tc>
        <w:tc>
          <w:tcPr>
            <w:tcW w:w="592" w:type="dxa"/>
            <w:tcBorders>
              <w:top w:val="nil"/>
              <w:left w:val="nil"/>
              <w:bottom w:val="nil"/>
              <w:right w:val="nil"/>
            </w:tcBorders>
            <w:shd w:val="clear" w:color="auto" w:fill="auto"/>
            <w:noWrap/>
            <w:vAlign w:val="bottom"/>
            <w:hideMark/>
          </w:tcPr>
          <w:p w14:paraId="0DC2EC6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1</w:t>
            </w:r>
          </w:p>
        </w:tc>
        <w:tc>
          <w:tcPr>
            <w:tcW w:w="686" w:type="dxa"/>
            <w:tcBorders>
              <w:top w:val="nil"/>
              <w:left w:val="nil"/>
              <w:bottom w:val="nil"/>
              <w:right w:val="nil"/>
            </w:tcBorders>
            <w:shd w:val="clear" w:color="auto" w:fill="auto"/>
            <w:noWrap/>
            <w:vAlign w:val="bottom"/>
            <w:hideMark/>
          </w:tcPr>
          <w:p w14:paraId="09F39E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212B81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32CE5B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C750FB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61E7E95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8EECE7A"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C73D01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0233C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CDAB8F2"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Hordeum brachyantherum</w:t>
            </w:r>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93</w:t>
            </w:r>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85FDCA3" w14:textId="77777777" w:rsidTr="00511F46">
        <w:trPr>
          <w:trHeight w:val="270"/>
        </w:trPr>
        <w:tc>
          <w:tcPr>
            <w:tcW w:w="1080" w:type="dxa"/>
            <w:tcBorders>
              <w:top w:val="nil"/>
              <w:left w:val="nil"/>
              <w:bottom w:val="nil"/>
              <w:right w:val="nil"/>
            </w:tcBorders>
            <w:shd w:val="clear" w:color="auto" w:fill="auto"/>
            <w:vAlign w:val="bottom"/>
            <w:hideMark/>
          </w:tcPr>
          <w:p w14:paraId="0DF5DF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C9D446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2856A03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E4DA55E"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CDC7E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87A26E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1336B2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CA2549D"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94F3B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565D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F4B871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F8ABC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5160E90F"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9</w:t>
            </w:r>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11</w:t>
            </w:r>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942</w:t>
            </w:r>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49C89D00"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5C5E6D6"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Myosotis </w:t>
            </w:r>
            <w:r w:rsidR="00E27DCF" w:rsidRPr="00DC704D">
              <w:rPr>
                <w:rFonts w:ascii="Calibri" w:eastAsia="Times New Roman" w:hAnsi="Calibri" w:cs="Calibri"/>
                <w:i/>
                <w:iCs/>
                <w:sz w:val="20"/>
                <w:szCs w:val="20"/>
              </w:rPr>
              <w:t>scorpioides</w:t>
            </w:r>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6</w:t>
            </w:r>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078EB4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1</w:t>
            </w:r>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0653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18</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CDE6496"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99C25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592" w:type="dxa"/>
            <w:tcBorders>
              <w:top w:val="nil"/>
              <w:left w:val="nil"/>
              <w:bottom w:val="nil"/>
              <w:right w:val="nil"/>
            </w:tcBorders>
            <w:shd w:val="clear" w:color="auto" w:fill="auto"/>
            <w:noWrap/>
            <w:vAlign w:val="bottom"/>
            <w:hideMark/>
          </w:tcPr>
          <w:p w14:paraId="19C1EF7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7</w:t>
            </w:r>
          </w:p>
        </w:tc>
        <w:tc>
          <w:tcPr>
            <w:tcW w:w="686" w:type="dxa"/>
            <w:tcBorders>
              <w:top w:val="nil"/>
              <w:left w:val="nil"/>
              <w:bottom w:val="nil"/>
              <w:right w:val="nil"/>
            </w:tcBorders>
            <w:shd w:val="clear" w:color="auto" w:fill="auto"/>
            <w:noWrap/>
            <w:vAlign w:val="bottom"/>
            <w:hideMark/>
          </w:tcPr>
          <w:p w14:paraId="400D14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0C6424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0E9BA04" w14:textId="77777777" w:rsidR="00511F46" w:rsidRPr="00DC704D" w:rsidRDefault="00511F46"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Grass (unidentified)</w:t>
            </w:r>
          </w:p>
        </w:tc>
        <w:tc>
          <w:tcPr>
            <w:tcW w:w="600" w:type="dxa"/>
            <w:tcBorders>
              <w:top w:val="nil"/>
              <w:left w:val="nil"/>
              <w:bottom w:val="nil"/>
              <w:right w:val="nil"/>
            </w:tcBorders>
            <w:shd w:val="clear" w:color="auto" w:fill="auto"/>
            <w:noWrap/>
            <w:vAlign w:val="bottom"/>
            <w:hideMark/>
          </w:tcPr>
          <w:p w14:paraId="01922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52</w:t>
            </w:r>
          </w:p>
        </w:tc>
        <w:tc>
          <w:tcPr>
            <w:tcW w:w="695" w:type="dxa"/>
            <w:tcBorders>
              <w:top w:val="nil"/>
              <w:left w:val="nil"/>
              <w:bottom w:val="nil"/>
              <w:right w:val="nil"/>
            </w:tcBorders>
            <w:shd w:val="clear" w:color="auto" w:fill="auto"/>
            <w:noWrap/>
            <w:vAlign w:val="bottom"/>
            <w:hideMark/>
          </w:tcPr>
          <w:p w14:paraId="5E06903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CD6B5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3FA945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16" w:type="dxa"/>
            <w:tcBorders>
              <w:top w:val="nil"/>
              <w:left w:val="nil"/>
              <w:bottom w:val="nil"/>
              <w:right w:val="nil"/>
            </w:tcBorders>
            <w:shd w:val="clear" w:color="auto" w:fill="auto"/>
            <w:noWrap/>
            <w:vAlign w:val="bottom"/>
            <w:hideMark/>
          </w:tcPr>
          <w:p w14:paraId="0F1A094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7</w:t>
            </w:r>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6B672817"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6</w:t>
            </w:r>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7152FC9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24</w:t>
            </w:r>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65CB47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4</w:t>
            </w:r>
          </w:p>
        </w:tc>
      </w:tr>
      <w:tr w:rsidR="00511F46" w:rsidRPr="00511F46" w14:paraId="09FDDA2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B67B52"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592" w:type="dxa"/>
            <w:tcBorders>
              <w:top w:val="nil"/>
              <w:left w:val="nil"/>
              <w:bottom w:val="nil"/>
              <w:right w:val="nil"/>
            </w:tcBorders>
            <w:shd w:val="clear" w:color="auto" w:fill="auto"/>
            <w:noWrap/>
            <w:vAlign w:val="bottom"/>
            <w:hideMark/>
          </w:tcPr>
          <w:p w14:paraId="57A5D46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6</w:t>
            </w:r>
          </w:p>
        </w:tc>
        <w:tc>
          <w:tcPr>
            <w:tcW w:w="686" w:type="dxa"/>
            <w:tcBorders>
              <w:top w:val="nil"/>
              <w:left w:val="nil"/>
              <w:bottom w:val="nil"/>
              <w:right w:val="nil"/>
            </w:tcBorders>
            <w:shd w:val="clear" w:color="auto" w:fill="auto"/>
            <w:noWrap/>
            <w:vAlign w:val="bottom"/>
            <w:hideMark/>
          </w:tcPr>
          <w:p w14:paraId="0FD3390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3540B7A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ED2A59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00" w:type="dxa"/>
            <w:tcBorders>
              <w:top w:val="nil"/>
              <w:left w:val="nil"/>
              <w:bottom w:val="nil"/>
              <w:right w:val="nil"/>
            </w:tcBorders>
            <w:shd w:val="clear" w:color="auto" w:fill="auto"/>
            <w:noWrap/>
            <w:vAlign w:val="bottom"/>
            <w:hideMark/>
          </w:tcPr>
          <w:p w14:paraId="42283BF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95" w:type="dxa"/>
            <w:tcBorders>
              <w:top w:val="nil"/>
              <w:left w:val="nil"/>
              <w:bottom w:val="nil"/>
              <w:right w:val="nil"/>
            </w:tcBorders>
            <w:shd w:val="clear" w:color="auto" w:fill="auto"/>
            <w:noWrap/>
            <w:vAlign w:val="bottom"/>
            <w:hideMark/>
          </w:tcPr>
          <w:p w14:paraId="1C9275D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9BE6DA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98259C4"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16" w:type="dxa"/>
            <w:tcBorders>
              <w:top w:val="nil"/>
              <w:left w:val="nil"/>
              <w:bottom w:val="nil"/>
              <w:right w:val="nil"/>
            </w:tcBorders>
            <w:shd w:val="clear" w:color="auto" w:fill="auto"/>
            <w:noWrap/>
            <w:vAlign w:val="bottom"/>
            <w:hideMark/>
          </w:tcPr>
          <w:p w14:paraId="78BA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2</w:t>
            </w:r>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62</w:t>
            </w:r>
          </w:p>
        </w:tc>
      </w:tr>
      <w:tr w:rsidR="00511F46" w:rsidRPr="00511F46" w14:paraId="018772A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1</w:t>
            </w:r>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5A170DE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4</w:t>
            </w:r>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51583C0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8</w:t>
            </w:r>
          </w:p>
        </w:tc>
      </w:tr>
      <w:tr w:rsidR="00511F46" w:rsidRPr="00511F46" w14:paraId="0CC6BB1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E174C6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0ED9EDD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98651C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0FB549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14E9324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00" w:type="dxa"/>
            <w:tcBorders>
              <w:top w:val="nil"/>
              <w:left w:val="nil"/>
              <w:bottom w:val="nil"/>
              <w:right w:val="nil"/>
            </w:tcBorders>
            <w:shd w:val="clear" w:color="auto" w:fill="auto"/>
            <w:noWrap/>
            <w:vAlign w:val="bottom"/>
            <w:hideMark/>
          </w:tcPr>
          <w:p w14:paraId="51396B5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2</w:t>
            </w:r>
          </w:p>
        </w:tc>
        <w:tc>
          <w:tcPr>
            <w:tcW w:w="695" w:type="dxa"/>
            <w:tcBorders>
              <w:top w:val="nil"/>
              <w:left w:val="nil"/>
              <w:bottom w:val="nil"/>
              <w:right w:val="nil"/>
            </w:tcBorders>
            <w:shd w:val="clear" w:color="auto" w:fill="auto"/>
            <w:noWrap/>
            <w:vAlign w:val="bottom"/>
            <w:hideMark/>
          </w:tcPr>
          <w:p w14:paraId="22D885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6782D09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088A9E4"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EA47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70D7D021"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2F7E8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BA5EC1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75E435B"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AEB9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leocharis palustris</w:t>
            </w:r>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3</w:t>
            </w:r>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5CF6B01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ECD9F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16AAA6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536CA05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568478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7C8BD49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B68601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E3ABF6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variegatum</w:t>
            </w:r>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7</w:t>
            </w:r>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4468D5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4D7850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17690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298A580"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3</w:t>
            </w:r>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6DD777E0" w14:textId="25D9062A" w:rsidR="00AD4549" w:rsidRDefault="00511F46" w:rsidP="00AD4549">
      <w:r>
        <w:fldChar w:fldCharType="end"/>
      </w:r>
    </w:p>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bookmarkStart w:id="14" w:name="_GoBack"/>
      <w:bookmarkEnd w:id="14"/>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0F620AC1" w:rsidR="0089145E" w:rsidRDefault="001646E3" w:rsidP="007D52A9">
      <w:pPr>
        <w:pStyle w:val="Caption"/>
      </w:pPr>
      <w:bookmarkStart w:id="15" w:name="_Ref103862754"/>
      <w:commentRangeStart w:id="16"/>
      <w:r>
        <w:t xml:space="preserve">Figure </w:t>
      </w:r>
      <w:commentRangeEnd w:id="16"/>
      <w:r w:rsidR="00E56BEA">
        <w:rPr>
          <w:rStyle w:val="CommentReference"/>
          <w:i w:val="0"/>
          <w:iCs w:val="0"/>
          <w:color w:val="auto"/>
        </w:rPr>
        <w:commentReference w:id="16"/>
      </w:r>
      <w:fldSimple w:instr=" SEQ Figure \* ARABIC ">
        <w:r w:rsidR="00DD54D4">
          <w:rPr>
            <w:noProof/>
          </w:rPr>
          <w:t>3</w:t>
        </w:r>
      </w:fldSimple>
      <w:bookmarkEnd w:id="15"/>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 xml:space="preserve">associations over time. </w:t>
      </w:r>
      <w:r w:rsidR="00513926">
        <w:t>Species names followed by (*)</w:t>
      </w:r>
      <w:r w:rsidR="001F1D23">
        <w:t xml:space="preserve"> </w:t>
      </w:r>
      <w:r w:rsidR="007079F9">
        <w:t>are</w:t>
      </w:r>
      <w:r w:rsidR="004F1DD3">
        <w:t xml:space="preserve"> exotic</w:t>
      </w:r>
      <w:r w:rsidR="007079F9">
        <w:t xml:space="preser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decrease in mean abundance in 201</w:t>
      </w:r>
      <w:r w:rsidR="005F174E">
        <w:t>9</w:t>
      </w:r>
      <w:r w:rsidR="00933E4A">
        <w:t xml:space="preserve">.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7" w:name="_Ref103083520"/>
      <w:r w:rsidR="0089145E">
        <w:br w:type="page"/>
      </w:r>
    </w:p>
    <w:p w14:paraId="728AB9E1" w14:textId="28D99596" w:rsidR="00023622" w:rsidRPr="0022148A" w:rsidRDefault="00023622" w:rsidP="00023622">
      <w:pPr>
        <w:pStyle w:val="Caption"/>
        <w:rPr>
          <w:i w:val="0"/>
          <w:iCs w:val="0"/>
          <w:color w:val="auto"/>
          <w:sz w:val="22"/>
          <w:szCs w:val="22"/>
        </w:rPr>
      </w:pPr>
      <w:bookmarkStart w:id="18" w:name="_Ref104813833"/>
      <w:bookmarkStart w:id="19" w:name="_Hlk106053533"/>
      <w:bookmarkEnd w:id="17"/>
      <w:r>
        <w:lastRenderedPageBreak/>
        <w:t xml:space="preserve">Table </w:t>
      </w:r>
      <w:fldSimple w:instr=" SEQ Table \* ARABIC ">
        <w:r w:rsidR="00C33D86">
          <w:rPr>
            <w:noProof/>
          </w:rPr>
          <w:t>2</w:t>
        </w:r>
      </w:fldSimple>
      <w:bookmarkEnd w:id="18"/>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r w:rsidR="00C33D86">
        <w:t xml:space="preserve">Table </w:t>
      </w:r>
      <w:r w:rsidR="00C33D86">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20" w:name="_Hlk106053541"/>
            <w:bookmarkEnd w:id="19"/>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20"/>
    </w:tbl>
    <w:p w14:paraId="0BF4DB13" w14:textId="3D8198F8" w:rsidR="00023622" w:rsidRDefault="00023622" w:rsidP="00D81CB7"/>
    <w:p w14:paraId="061B4A80" w14:textId="293B42E2" w:rsidR="009560F5" w:rsidRDefault="00E01451" w:rsidP="00DC704D">
      <w:pPr>
        <w:pStyle w:val="Caption"/>
        <w:keepNext/>
      </w:pPr>
      <w:bookmarkStart w:id="21" w:name="_Ref94197100"/>
      <w:bookmarkStart w:id="22" w:name="_Ref94197081"/>
      <w:commentRangeStart w:id="23"/>
      <w:commentRangeStart w:id="24"/>
      <w:commentRangeEnd w:id="23"/>
      <w:r>
        <w:rPr>
          <w:rStyle w:val="CommentReference"/>
          <w:i w:val="0"/>
          <w:iCs w:val="0"/>
          <w:color w:val="auto"/>
        </w:rPr>
        <w:commentReference w:id="23"/>
      </w:r>
      <w:commentRangeEnd w:id="24"/>
      <w:r w:rsidR="003D217F">
        <w:rPr>
          <w:rStyle w:val="CommentReference"/>
          <w:i w:val="0"/>
          <w:iCs w:val="0"/>
          <w:color w:val="auto"/>
        </w:rPr>
        <w:commentReference w:id="24"/>
      </w:r>
      <w:r w:rsidR="00673842">
        <w:t xml:space="preserve">Table </w:t>
      </w:r>
      <w:r w:rsidR="00FA0A43">
        <w:rPr>
          <w:i w:val="0"/>
          <w:iCs w:val="0"/>
        </w:rPr>
        <w:fldChar w:fldCharType="begin"/>
      </w:r>
      <w:r w:rsidR="00FA0A43">
        <w:rPr>
          <w:i w:val="0"/>
          <w:iCs w:val="0"/>
        </w:rPr>
        <w:instrText xml:space="preserve"> SEQ Table \* ARABIC </w:instrText>
      </w:r>
      <w:r w:rsidR="00FA0A43">
        <w:rPr>
          <w:i w:val="0"/>
          <w:iCs w:val="0"/>
        </w:rPr>
        <w:fldChar w:fldCharType="separate"/>
      </w:r>
      <w:r w:rsidR="00C33D86">
        <w:rPr>
          <w:i w:val="0"/>
          <w:iCs w:val="0"/>
          <w:noProof/>
        </w:rPr>
        <w:t>3</w:t>
      </w:r>
      <w:r w:rsidR="00FA0A43">
        <w:rPr>
          <w:i w:val="0"/>
          <w:iCs w:val="0"/>
          <w:noProof/>
          <w:color w:val="auto"/>
          <w:sz w:val="22"/>
          <w:szCs w:val="22"/>
        </w:rPr>
        <w:fldChar w:fldCharType="end"/>
      </w:r>
      <w:bookmarkEnd w:id="21"/>
      <w:r w:rsidR="00673842">
        <w:t xml:space="preserve">. </w:t>
      </w:r>
      <w:r w:rsidR="000475FF">
        <w:t>Total turnover</w:t>
      </w:r>
      <w:r w:rsidR="00815308">
        <w:t xml:space="preserve"> and rates of species disappearance (loss)</w:t>
      </w:r>
      <w:r w:rsidR="00382938">
        <w:t xml:space="preserve"> was always greater between 19</w:t>
      </w:r>
      <w:r w:rsidR="00CC01C2">
        <w:t>9</w:t>
      </w:r>
      <w:r w:rsidR="00382938">
        <w:t>9 and 2019 than between 1979 and 1999. However, fewer species were gained in the Bogbean assemblage 19</w:t>
      </w:r>
      <w:r w:rsidR="00CC01C2">
        <w:t>9</w:t>
      </w:r>
      <w:r w:rsidR="00382938">
        <w:t>9-2019 than 1979-1999.</w:t>
      </w:r>
      <w:bookmarkEnd w:id="22"/>
      <w:r w:rsidR="00A057AC">
        <w:t xml:space="preserve"> </w:t>
      </w:r>
      <w:r w:rsidR="009560F5">
        <w:fldChar w:fldCharType="begin"/>
      </w:r>
      <w:r w:rsidR="009560F5">
        <w:instrText xml:space="preserve"> LINK </w:instrText>
      </w:r>
      <w:r w:rsidR="00632450">
        <w:instrText xml:space="preserve">Excel.Sheet.12 "C:\\Users\\slane84\\OneDrive - The University Of British Columbia\\Documents\\Dissertation\\CommunityStability\\tables.xlsx" Turnover!R3C3:R9C7 </w:instrText>
      </w:r>
      <w:r w:rsidR="009560F5">
        <w:instrText xml:space="preserve">\a \f 4 \h </w:instrText>
      </w:r>
      <w:r w:rsidR="00EF307A">
        <w:instrText xml:space="preserve"> \* MERGEFORMAT </w:instrText>
      </w:r>
      <w:r w:rsidR="009560F5">
        <w:fldChar w:fldCharType="separate"/>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9560F5" w:rsidRPr="009560F5" w14:paraId="1EABF8EE" w14:textId="77777777" w:rsidTr="00DC704D">
        <w:trPr>
          <w:trHeight w:val="580"/>
          <w:jc w:val="center"/>
        </w:trPr>
        <w:tc>
          <w:tcPr>
            <w:tcW w:w="1311" w:type="dxa"/>
            <w:tcBorders>
              <w:top w:val="nil"/>
              <w:left w:val="nil"/>
              <w:bottom w:val="nil"/>
              <w:right w:val="nil"/>
            </w:tcBorders>
            <w:shd w:val="clear" w:color="auto" w:fill="auto"/>
            <w:vAlign w:val="center"/>
            <w:hideMark/>
          </w:tcPr>
          <w:p w14:paraId="10078A07" w14:textId="2B58BB6F"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0C46EE3C"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182E3669"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3FEA1FFA"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13D99EC0"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9560F5" w:rsidRPr="009560F5" w14:paraId="69EA69E3" w14:textId="77777777" w:rsidTr="00DC704D">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4679796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3D3283E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55FB5D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273672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ED7DA9B"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9560F5" w:rsidRPr="009560F5" w14:paraId="6F8D43ED" w14:textId="77777777" w:rsidTr="00DC704D">
        <w:trPr>
          <w:trHeight w:val="290"/>
          <w:jc w:val="center"/>
        </w:trPr>
        <w:tc>
          <w:tcPr>
            <w:tcW w:w="1311" w:type="dxa"/>
            <w:vMerge/>
            <w:tcBorders>
              <w:top w:val="single" w:sz="4" w:space="0" w:color="auto"/>
              <w:left w:val="nil"/>
              <w:bottom w:val="single" w:sz="4" w:space="0" w:color="000000"/>
              <w:right w:val="nil"/>
            </w:tcBorders>
            <w:vAlign w:val="center"/>
            <w:hideMark/>
          </w:tcPr>
          <w:p w14:paraId="60ED13C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021CFC8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2D11BB1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1C4228B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1218F9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9560F5" w:rsidRPr="009560F5" w14:paraId="7B3778D0"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1973D9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0C634E24"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58B96A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5C2F36A1"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1A4F9C9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9560F5" w:rsidRPr="009560F5" w14:paraId="7438C7A6" w14:textId="77777777" w:rsidTr="00DC704D">
        <w:trPr>
          <w:trHeight w:val="290"/>
          <w:jc w:val="center"/>
        </w:trPr>
        <w:tc>
          <w:tcPr>
            <w:tcW w:w="1311" w:type="dxa"/>
            <w:vMerge/>
            <w:tcBorders>
              <w:top w:val="nil"/>
              <w:left w:val="nil"/>
              <w:bottom w:val="single" w:sz="4" w:space="0" w:color="000000"/>
              <w:right w:val="nil"/>
            </w:tcBorders>
            <w:vAlign w:val="center"/>
            <w:hideMark/>
          </w:tcPr>
          <w:p w14:paraId="1A22BE9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1F6B0F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2FEF2B0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0553643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6B3891A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9560F5" w:rsidRPr="009560F5" w14:paraId="7ACCEC04"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415021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A267D0C"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7197F63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6DCEB44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2DE66567"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9560F5" w:rsidRPr="009560F5" w14:paraId="78107B57" w14:textId="77777777" w:rsidTr="00DC704D">
        <w:trPr>
          <w:trHeight w:val="290"/>
          <w:jc w:val="center"/>
        </w:trPr>
        <w:tc>
          <w:tcPr>
            <w:tcW w:w="1311" w:type="dxa"/>
            <w:vMerge/>
            <w:tcBorders>
              <w:top w:val="nil"/>
              <w:left w:val="nil"/>
              <w:bottom w:val="single" w:sz="4" w:space="0" w:color="000000"/>
              <w:right w:val="nil"/>
            </w:tcBorders>
            <w:vAlign w:val="center"/>
            <w:hideMark/>
          </w:tcPr>
          <w:p w14:paraId="2287603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E832D7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974285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83D547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33DE73E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389C3AD9" w14:textId="12706ED5" w:rsidR="00B112D7" w:rsidRDefault="009560F5" w:rsidP="00D81CB7">
      <w:r>
        <w:fldChar w:fldCharType="end"/>
      </w:r>
    </w:p>
    <w:p w14:paraId="4C29746C" w14:textId="1D9434BE" w:rsidR="00B112D7" w:rsidRDefault="00B112D7" w:rsidP="00D81CB7"/>
    <w:p w14:paraId="0896A70D" w14:textId="77A7CCAD" w:rsidR="00183E18" w:rsidRDefault="00183E18">
      <w:pPr>
        <w:rPr>
          <w:rFonts w:asciiTheme="majorHAnsi" w:eastAsiaTheme="majorEastAsia" w:hAnsiTheme="majorHAnsi" w:cstheme="majorBidi"/>
          <w:color w:val="2F5496" w:themeColor="accent1" w:themeShade="BF"/>
          <w:sz w:val="32"/>
          <w:szCs w:val="32"/>
        </w:rPr>
      </w:pPr>
    </w:p>
    <w:p w14:paraId="36087870" w14:textId="25855EE8" w:rsidR="00D81CB7" w:rsidRDefault="00D81CB7" w:rsidP="00D81CB7">
      <w:pPr>
        <w:pStyle w:val="Heading1"/>
      </w:pPr>
      <w:bookmarkStart w:id="25" w:name="_Hlk108438437"/>
      <w:r>
        <w:lastRenderedPageBreak/>
        <w:t>Discussion</w:t>
      </w:r>
    </w:p>
    <w:p w14:paraId="77B42AC7" w14:textId="079FA39A" w:rsidR="003D3366" w:rsidRDefault="003A3518">
      <w:pPr>
        <w:ind w:firstLine="720"/>
      </w:pPr>
      <w:r>
        <w:tab/>
      </w:r>
      <w:commentRangeStart w:id="26"/>
      <w:r w:rsidR="00750723">
        <w:t xml:space="preserve">Repeat sampling of vegetation communities over long time frames can inform responses to global change along with appropriate </w:t>
      </w:r>
      <w:r w:rsidR="00D67027">
        <w:t xml:space="preserve">conservation management. </w:t>
      </w:r>
      <w:commentRangeEnd w:id="26"/>
      <w:r w:rsidR="003D217F">
        <w:rPr>
          <w:rStyle w:val="CommentReference"/>
        </w:rPr>
        <w:commentReference w:id="26"/>
      </w:r>
      <w:r w:rsidR="004D7A19">
        <w:t>T</w:t>
      </w:r>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r w:rsidR="00EE42AD">
        <w:t>E</w:t>
      </w:r>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commentRangeStart w:id="27"/>
      <w:r w:rsidR="00750723">
        <w:t>However</w:t>
      </w:r>
      <w:r w:rsidR="00336FE4">
        <w:t>,</w:t>
      </w:r>
      <w:r w:rsidR="00750723">
        <w:t xml:space="preserve"> we also find that there </w:t>
      </w:r>
      <w:r w:rsidR="004D7A19">
        <w:t>have</w:t>
      </w:r>
      <w:r w:rsidR="00750723">
        <w:t xml:space="preserve"> been substantive changes in the species composition over time, indicating </w:t>
      </w:r>
      <w:r w:rsidR="00336FE4">
        <w:t>that despite conservation status</w:t>
      </w:r>
      <w:r w:rsidR="004D7A19">
        <w:t xml:space="preserve"> and broad resilience</w:t>
      </w:r>
      <w:r w:rsidR="00336FE4">
        <w:t xml:space="preserve"> of our study region, regional pressures are influencing </w:t>
      </w:r>
      <w:r w:rsidR="00412BC8">
        <w:t xml:space="preserve">considerable shifts in </w:t>
      </w:r>
      <w:r w:rsidR="00336FE4">
        <w:t xml:space="preserve">the species composition </w:t>
      </w:r>
      <w:r w:rsidR="00412BC8">
        <w:t xml:space="preserve">within </w:t>
      </w:r>
      <w:r w:rsidR="00336FE4">
        <w:t xml:space="preserve">this </w:t>
      </w:r>
      <w:r w:rsidR="00412BC8">
        <w:t>habitat</w:t>
      </w:r>
      <w:commentRangeEnd w:id="27"/>
      <w:r w:rsidR="001062CB">
        <w:rPr>
          <w:rStyle w:val="CommentReference"/>
        </w:rPr>
        <w:commentReference w:id="27"/>
      </w:r>
      <w:r w:rsidR="00336FE4">
        <w:t xml:space="preserve">.  </w:t>
      </w:r>
      <w:r w:rsidR="00EE42AD">
        <w:t>Moreover, c</w:t>
      </w:r>
      <w:r w:rsidR="00684212">
        <w:t xml:space="preserve">luster analysis shows </w:t>
      </w:r>
      <w:r w:rsidR="009837A5" w:rsidRPr="00DC704D">
        <w:t xml:space="preserve">there </w:t>
      </w:r>
      <w:r w:rsidR="00EE42AD">
        <w:t xml:space="preserve">was </w:t>
      </w:r>
      <w:r w:rsidR="009837A5" w:rsidRPr="00DC704D">
        <w:t xml:space="preserve">increasing heterogeneity of species </w:t>
      </w:r>
      <w:r w:rsidR="00684212">
        <w:t>compositional abundance</w:t>
      </w:r>
      <w:r w:rsidR="009837A5" w:rsidRPr="00DC704D">
        <w:t xml:space="preserve"> </w:t>
      </w:r>
      <w:r w:rsidR="00684212">
        <w:t>between</w:t>
      </w:r>
      <w:r w:rsidR="009837A5" w:rsidRPr="00DC704D">
        <w:t xml:space="preserve"> assemblage</w:t>
      </w:r>
      <w:r w:rsidR="00684212">
        <w:t>s</w:t>
      </w:r>
      <w:r w:rsidR="009837A5" w:rsidRPr="00DC704D">
        <w:t xml:space="preserve">, </w:t>
      </w:r>
      <w:r w:rsidR="00EE42AD">
        <w:t xml:space="preserve">but </w:t>
      </w:r>
      <w:r w:rsidR="009837A5" w:rsidRPr="00DC704D">
        <w:t>greater similarity of species cover abundance</w:t>
      </w:r>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r w:rsidR="00E061A8" w:rsidRPr="001967CF">
        <w:fldChar w:fldCharType="separate"/>
      </w:r>
      <w:r w:rsidR="00C33D86">
        <w:t>Figure 2</w:t>
      </w:r>
      <w:r w:rsidR="00E061A8" w:rsidRPr="001967CF">
        <w:fldChar w:fldCharType="end"/>
      </w:r>
      <w:r w:rsidR="00E061A8" w:rsidRPr="001967CF">
        <w:t>)</w:t>
      </w:r>
      <w:r w:rsidR="0099445A">
        <w:t xml:space="preserve">. </w:t>
      </w:r>
      <w:commentRangeStart w:id="28"/>
      <w:r w:rsidR="0099445A">
        <w:t xml:space="preserve">Overall, these findings indicate </w:t>
      </w:r>
      <w:r w:rsidR="0082558B">
        <w:t>decreased</w:t>
      </w:r>
      <w:r w:rsidR="007D6E8A">
        <w:t xml:space="preserve"> cover abundance </w:t>
      </w:r>
      <w:r w:rsidR="009837A5" w:rsidRPr="00DC704D">
        <w:t>by fewer species</w:t>
      </w:r>
      <w:r w:rsidR="008E629E">
        <w:t xml:space="preserve"> within each assemblage type</w:t>
      </w:r>
      <w:r w:rsidR="00EF4ED1">
        <w:t>, creating</w:t>
      </w:r>
      <w:r w:rsidR="0082558B">
        <w:t xml:space="preserve"> patchy but sparse assemblages within</w:t>
      </w:r>
      <w:r w:rsidR="00EF4ED1">
        <w:t xml:space="preserve"> in the community</w:t>
      </w:r>
      <w:r w:rsidR="009837A5" w:rsidRPr="00DC704D">
        <w:t>.</w:t>
      </w:r>
      <w:r w:rsidR="00412BC8">
        <w:t xml:space="preserve"> </w:t>
      </w:r>
      <w:commentRangeEnd w:id="28"/>
      <w:r w:rsidR="001062CB">
        <w:rPr>
          <w:rStyle w:val="CommentReference"/>
        </w:rPr>
        <w:commentReference w:id="28"/>
      </w:r>
    </w:p>
    <w:p w14:paraId="15EDA52C" w14:textId="4AA563BE" w:rsidR="00853200" w:rsidRDefault="00683B73" w:rsidP="005F7C5D">
      <w:pPr>
        <w:ind w:firstLine="720"/>
      </w:pPr>
      <w:commentRangeStart w:id="29"/>
      <w:r w:rsidRPr="00321C4A">
        <w:t xml:space="preserve">Although </w:t>
      </w:r>
      <w:commentRangeEnd w:id="29"/>
      <w:r w:rsidR="004F5CAC">
        <w:rPr>
          <w:rStyle w:val="CommentReference"/>
        </w:rPr>
        <w:commentReference w:id="29"/>
      </w:r>
      <w:r w:rsidRPr="00321C4A">
        <w:t xml:space="preserve">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r w:rsidR="00EC6E5B">
        <w:t>Because bogbean (</w:t>
      </w:r>
      <w:r w:rsidR="00EC6E5B">
        <w:rPr>
          <w:i/>
        </w:rPr>
        <w:t>M. trifoliata</w:t>
      </w:r>
      <w:r w:rsidR="00EC6E5B">
        <w:t xml:space="preserve">) is tolerant of saturated soils, it may be that this assemblage type is more stable and resistant to diversity loss </w:t>
      </w:r>
      <w:r w:rsidR="00206A47">
        <w:t xml:space="preserve">than assemblages with better-drained soils. </w:t>
      </w:r>
      <w:r>
        <w:t xml:space="preserve">The Fescue assemblage had the greatest loss of </w:t>
      </w:r>
      <w:r>
        <w:rPr>
          <w:rFonts w:cstheme="minorHAnsi"/>
        </w:rPr>
        <w:t>α</w:t>
      </w:r>
      <w:r>
        <w:t xml:space="preserve">-diversity, and greatest increase in </w:t>
      </w:r>
      <w:r>
        <w:rPr>
          <w:rFonts w:cstheme="minorHAnsi"/>
        </w:rPr>
        <w:t>β</w:t>
      </w:r>
      <w:r>
        <w:t xml:space="preserve">-diversity. The overall loss of species, and </w:t>
      </w:r>
      <w:r w:rsidR="00215022">
        <w:t>greater</w:t>
      </w:r>
      <w:r>
        <w:t xml:space="preserve"> variation </w:t>
      </w:r>
      <w:r w:rsidR="00215022">
        <w:t xml:space="preserve">in species compositional abundance </w:t>
      </w:r>
      <w:r>
        <w:t xml:space="preserve">between plots in this assemblage may be indicative of </w:t>
      </w:r>
      <w:r w:rsidR="00206A47">
        <w:t>greater</w:t>
      </w:r>
      <w:r>
        <w:t xml:space="preserve"> loss of resilience, and increased susceptibility to invasio</w:t>
      </w:r>
      <w:r w:rsidRPr="00321C4A">
        <w:t>n.</w:t>
      </w:r>
      <w:r>
        <w:t xml:space="preserve"> </w:t>
      </w:r>
      <w:r w:rsidR="00EA13DD">
        <w:t>T</w:t>
      </w:r>
      <w:r w:rsidR="006F225A">
        <w:t>otal t</w:t>
      </w:r>
      <w:r w:rsidR="00EA13DD">
        <w:t>urnover</w:t>
      </w:r>
      <w:r w:rsidR="00FB64DD">
        <w:t xml:space="preserve"> for all assemblages</w:t>
      </w:r>
      <w:r w:rsidR="00EA13DD">
        <w:t xml:space="preserve"> was higher in </w:t>
      </w:r>
      <w:r w:rsidR="004D0FAD">
        <w:t>1999-</w:t>
      </w:r>
      <w:r w:rsidR="00EA13DD">
        <w:t xml:space="preserve">2019 than </w:t>
      </w:r>
      <w:r w:rsidR="004D0FAD">
        <w:t>1979-</w:t>
      </w:r>
      <w:r w:rsidR="00EA13DD">
        <w:t xml:space="preserve">1999, </w:t>
      </w:r>
      <w:r w:rsidR="00B20B1C">
        <w:t>and</w:t>
      </w:r>
      <w:r w:rsidR="00EA13DD">
        <w:t xml:space="preserve"> </w:t>
      </w:r>
      <w:r w:rsidR="00B20B1C">
        <w:t>largely driven by species loss</w:t>
      </w:r>
      <w:r w:rsidR="001D0894">
        <w:t xml:space="preserve"> (disappearance)</w:t>
      </w:r>
      <w:r w:rsidR="00B20B1C">
        <w:t>, which is</w:t>
      </w:r>
      <w:r w:rsidR="00EA13DD">
        <w:t xml:space="preserve"> concerning for total biodiversity of the habitat</w:t>
      </w:r>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r w:rsidR="00C33D86">
        <w:t xml:space="preserve">Table </w:t>
      </w:r>
      <w:r w:rsidR="00C33D86">
        <w:rPr>
          <w:noProof/>
        </w:rPr>
        <w:t>7</w:t>
      </w:r>
      <w:r w:rsidR="000178FD">
        <w:fldChar w:fldCharType="end"/>
      </w:r>
      <w:r w:rsidR="000178FD">
        <w:t xml:space="preserve">, </w:t>
      </w:r>
      <w:r w:rsidR="00847E0E">
        <w:t>S</w:t>
      </w:r>
      <w:r w:rsidR="000178FD">
        <w:t>upplemental)</w:t>
      </w:r>
      <w:r w:rsidR="005D63D3">
        <w:t xml:space="preserve">. </w:t>
      </w:r>
      <w:r w:rsidR="009A68C5">
        <w:t xml:space="preserve">Increasing abundance of </w:t>
      </w:r>
      <w:r w:rsidR="00CB079E">
        <w:t xml:space="preserve">specific </w:t>
      </w:r>
      <w:r w:rsidR="009A68C5">
        <w:t xml:space="preserve">non-native species, paired with cluster analysis showing greater similarity within plots of each assemblage, supports </w:t>
      </w:r>
      <w:r w:rsidR="007F10E6">
        <w:t xml:space="preserve">our </w:t>
      </w:r>
      <w:r w:rsidR="009A68C5">
        <w:t xml:space="preserve">expectation that </w:t>
      </w:r>
      <w:r w:rsidR="00C714A0">
        <w:t>species loss</w:t>
      </w:r>
      <w:r w:rsidR="00853200">
        <w:t xml:space="preserve"> is being driven by proliferation of non-native </w:t>
      </w:r>
      <w:commentRangeStart w:id="30"/>
      <w:r w:rsidR="00853200">
        <w:t>species</w:t>
      </w:r>
      <w:commentRangeEnd w:id="30"/>
      <w:r w:rsidR="002E65F3">
        <w:rPr>
          <w:rStyle w:val="CommentReference"/>
        </w:rPr>
        <w:commentReference w:id="30"/>
      </w:r>
      <w:r w:rsidR="00853200">
        <w:t xml:space="preserve">. </w:t>
      </w:r>
    </w:p>
    <w:p w14:paraId="4CA46A70" w14:textId="5177DD68" w:rsidR="0017705E" w:rsidRDefault="007F6820" w:rsidP="00DC704D">
      <w:pPr>
        <w:ind w:firstLine="720"/>
      </w:pPr>
      <w:r w:rsidRPr="00DC704D">
        <w:t>Th</w:t>
      </w:r>
      <w:r w:rsidR="00B238CA" w:rsidRPr="00DC704D">
        <w:t>e</w:t>
      </w:r>
      <w:r w:rsidRPr="006F1D4B">
        <w:t xml:space="preserve"> pattern</w:t>
      </w:r>
      <w:r w:rsidR="00B238CA" w:rsidRPr="006F1D4B">
        <w:t>s</w:t>
      </w:r>
      <w:r w:rsidRPr="006F1D4B">
        <w:t xml:space="preserve"> </w:t>
      </w:r>
      <w:r w:rsidR="00FE3D7A" w:rsidRPr="006F1D4B">
        <w:t xml:space="preserve">reported here of </w:t>
      </w:r>
      <w:r w:rsidR="00EA053C" w:rsidRPr="00DC704D">
        <w:t xml:space="preserve">lost </w:t>
      </w:r>
      <w:r w:rsidR="00FE3D7A" w:rsidRPr="00DC704D">
        <w:t xml:space="preserve">plant species richness </w:t>
      </w:r>
      <w:r w:rsidR="00933EF5" w:rsidRPr="00DC704D">
        <w:t>over time</w:t>
      </w:r>
      <w:r w:rsidR="00FE3D7A" w:rsidRPr="00DC704D">
        <w:t xml:space="preserve"> are</w:t>
      </w:r>
      <w:r w:rsidR="00962E6C" w:rsidRPr="00DC704D">
        <w:t xml:space="preserve"> </w:t>
      </w:r>
      <w:r w:rsidR="00FE3D7A" w:rsidRPr="00DC704D">
        <w:t xml:space="preserve">reflected in global trends </w:t>
      </w:r>
      <w:r w:rsidR="00257238" w:rsidRPr="00DC704D">
        <w:t>driven by</w:t>
      </w:r>
      <w:r w:rsidR="00962E6C" w:rsidRPr="00DC704D">
        <w:t xml:space="preserve"> </w:t>
      </w:r>
      <w:r w:rsidR="00DC56B3" w:rsidRPr="00DC704D">
        <w:t>anthrop</w:t>
      </w:r>
      <w:r w:rsidR="00DC56B3">
        <w:t xml:space="preserve">ogenic </w:t>
      </w:r>
      <w:r w:rsidR="00D71C66">
        <w:t xml:space="preserve">stressors such as urbanization and </w:t>
      </w:r>
      <w:r w:rsidR="00962E6C">
        <w:t>climate change</w:t>
      </w:r>
      <w:r w:rsidR="00D05525">
        <w:t>, and related risk</w:t>
      </w:r>
      <w:r w:rsidR="0013437B">
        <w:t xml:space="preserve"> of species </w:t>
      </w:r>
      <w:r w:rsidR="00D05525">
        <w:t xml:space="preserve">homogenization </w:t>
      </w:r>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Brice, Pellerin, &amp; Poulin, 2017; Dornelas et al., 2014)</w:t>
      </w:r>
      <w:r w:rsidR="00D05525">
        <w:fldChar w:fldCharType="end"/>
      </w:r>
      <w:r w:rsidR="00962E6C">
        <w:t xml:space="preserve">. </w:t>
      </w:r>
      <w:r w:rsidR="00F66297">
        <w:t>I</w:t>
      </w:r>
      <w:r w:rsidR="00962E6C">
        <w:t xml:space="preserve">n tidal wetlands, </w:t>
      </w:r>
      <w:r w:rsidR="00FF4DC7">
        <w:t>a</w:t>
      </w:r>
      <w:r w:rsidR="00962E6C">
        <w:t xml:space="preserve"> key </w:t>
      </w:r>
      <w:r w:rsidR="00F66297">
        <w:t>climate change-related</w:t>
      </w:r>
      <w:r w:rsidR="00962E6C">
        <w:t xml:space="preserve"> concern is </w:t>
      </w:r>
      <w:r w:rsidR="00F66297">
        <w:t>sea leve</w:t>
      </w:r>
      <w:r w:rsidR="00F66297" w:rsidRPr="006F1D4B">
        <w:t>l ri</w:t>
      </w:r>
      <w:r w:rsidR="00F66297" w:rsidRPr="00DC704D">
        <w:t>se</w:t>
      </w:r>
      <w:r w:rsidR="00582D1C">
        <w:t>,</w:t>
      </w:r>
      <w:r w:rsidR="00FF4DC7">
        <w:t xml:space="preserve"> which will </w:t>
      </w:r>
      <w:r w:rsidR="00AC1473">
        <w:t xml:space="preserve">lead to habitat loss through “coastal squeeze” </w:t>
      </w:r>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Torio &amp; Chmura, 2013)</w:t>
      </w:r>
      <w:r w:rsidR="00AC1473">
        <w:fldChar w:fldCharType="end"/>
      </w:r>
      <w:r w:rsidR="00582D1C">
        <w:t xml:space="preserve">. </w:t>
      </w:r>
      <w:r w:rsidR="00DE7F11">
        <w:t>Some species will be adaptable</w:t>
      </w:r>
      <w:r w:rsidR="00582D1C">
        <w:t xml:space="preserve"> to the changing inundation regimes</w:t>
      </w:r>
      <w:r w:rsidR="00DE7F11">
        <w:t xml:space="preserve">, and tidal marsh habitats can be resilient to climate change if </w:t>
      </w:r>
      <w:r w:rsidR="00AC1473">
        <w:t>land managers take action before</w:t>
      </w:r>
      <w:r w:rsidR="00582D1C">
        <w:t xml:space="preserve"> species</w:t>
      </w:r>
      <w:r w:rsidR="00AC1473">
        <w:t xml:space="preserve"> losses are too great</w:t>
      </w:r>
      <w:r w:rsidR="00FF4DC7" w:rsidRPr="00DC704D">
        <w:t xml:space="preserve"> </w:t>
      </w:r>
      <w:r w:rsidR="006228AE" w:rsidRPr="00DC704D">
        <w:fldChar w:fldCharType="begin"/>
      </w:r>
      <w:r w:rsidR="00AB0A5A" w:rsidRPr="00DC704D">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DC704D">
        <w:fldChar w:fldCharType="separate"/>
      </w:r>
      <w:r w:rsidR="00962E6C" w:rsidRPr="00DC704D">
        <w:rPr>
          <w:rFonts w:ascii="Calibri" w:hAnsi="Calibri" w:cs="Calibri"/>
        </w:rPr>
        <w:t xml:space="preserve">(Short, </w:t>
      </w:r>
      <w:r w:rsidR="00D714F9" w:rsidRPr="00DC704D">
        <w:rPr>
          <w:rFonts w:ascii="Calibri" w:hAnsi="Calibri" w:cs="Calibri"/>
        </w:rPr>
        <w:t>et al.</w:t>
      </w:r>
      <w:r w:rsidR="00962E6C" w:rsidRPr="00DC704D">
        <w:rPr>
          <w:rFonts w:ascii="Calibri" w:hAnsi="Calibri" w:cs="Calibri"/>
        </w:rPr>
        <w:t>, 2016)</w:t>
      </w:r>
      <w:r w:rsidR="006228AE" w:rsidRPr="00DC704D">
        <w:fldChar w:fldCharType="end"/>
      </w:r>
      <w:r>
        <w:t>.</w:t>
      </w:r>
      <w:r w:rsidR="00582D1C">
        <w:t xml:space="preserve"> </w:t>
      </w:r>
      <w:r w:rsidR="0017705E">
        <w:t xml:space="preserve">Maintaining </w:t>
      </w:r>
      <w:r w:rsidR="00DF1151">
        <w:t>diverse</w:t>
      </w:r>
      <w:r w:rsidR="0017705E">
        <w:t xml:space="preserve"> estuarine habitats </w:t>
      </w:r>
      <w:r w:rsidR="00DF1151">
        <w:t>under sea level rise</w:t>
      </w:r>
      <w:r w:rsidR="0017705E">
        <w:t xml:space="preserve"> important for a variety of wildlife, including migratory and resident shorebirds, and anadromous salmon populations </w:t>
      </w:r>
      <w:r w:rsidR="0017705E">
        <w:lastRenderedPageBreak/>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p>
    <w:p w14:paraId="6AD16E34" w14:textId="234B25CB" w:rsidR="00623488" w:rsidRDefault="003A3518" w:rsidP="003F3E2D">
      <w:r>
        <w:tab/>
      </w:r>
      <w:r w:rsidR="00E60FB9">
        <w:t xml:space="preserve"> </w:t>
      </w:r>
    </w:p>
    <w:p w14:paraId="6B2D3678" w14:textId="2814A078" w:rsidR="00B142F5" w:rsidRDefault="00B142F5" w:rsidP="005F7C5D">
      <w:pPr>
        <w:pStyle w:val="Heading2"/>
      </w:pPr>
      <w:commentRangeStart w:id="31"/>
      <w:r>
        <w:t xml:space="preserve">Study </w:t>
      </w:r>
      <w:commentRangeEnd w:id="31"/>
      <w:r w:rsidR="001062CB">
        <w:rPr>
          <w:rStyle w:val="CommentReference"/>
          <w:rFonts w:asciiTheme="minorHAnsi" w:eastAsiaTheme="minorHAnsi" w:hAnsiTheme="minorHAnsi" w:cstheme="minorBidi"/>
          <w:color w:val="auto"/>
        </w:rPr>
        <w:commentReference w:id="31"/>
      </w:r>
      <w:r>
        <w:t>limitations</w:t>
      </w:r>
    </w:p>
    <w:p w14:paraId="568EA03E" w14:textId="348F656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w:t>
      </w:r>
      <w:commentRangeStart w:id="32"/>
      <w:r w:rsidR="00C204B2">
        <w:t xml:space="preserve">resistant </w:t>
      </w:r>
      <w:commentRangeEnd w:id="32"/>
      <w:r w:rsidR="005E3503">
        <w:rPr>
          <w:rStyle w:val="CommentReference"/>
        </w:rPr>
        <w:commentReference w:id="32"/>
      </w:r>
      <w:r w:rsidR="00C204B2">
        <w:t xml:space="preserve">to invasive species (and thus more stable). </w:t>
      </w:r>
      <w:r w:rsidR="0025479E">
        <w:t>P</w:t>
      </w:r>
      <w:r w:rsidR="00793D97">
        <w:t xml:space="preserve">ermanent </w:t>
      </w:r>
      <w:r w:rsidR="00920A98">
        <w:t>transects</w:t>
      </w:r>
      <w:r w:rsidR="007868FB">
        <w:t xml:space="preserve"> </w:t>
      </w:r>
      <w:r w:rsidR="00793D97">
        <w:t xml:space="preserve">were not </w:t>
      </w:r>
      <w:r w:rsidR="00076FA5">
        <w:t xml:space="preserve">used, </w:t>
      </w:r>
      <w:r w:rsidR="0025479E">
        <w:t xml:space="preserve">thus </w:t>
      </w:r>
      <w:r w:rsidR="00793D97">
        <w:t xml:space="preserve">transect relocation and </w:t>
      </w:r>
      <w:r w:rsidR="0025479E">
        <w:t xml:space="preserve">plot placement may have resulted in somewhat different observations. However, bootstrapping </w:t>
      </w:r>
      <w:r w:rsidR="005B3F3F">
        <w:t>minimum numbers of plots in each assemblage did not reveal alternative patterns, offering assurance of the general trend of species loss</w:t>
      </w:r>
      <w:r w:rsidR="00076FA5">
        <w:t xml:space="preserve">. </w:t>
      </w:r>
    </w:p>
    <w:p w14:paraId="287112D1" w14:textId="42EAD98D" w:rsidR="00C73D34" w:rsidRDefault="00DB1300">
      <w:pPr>
        <w:ind w:firstLine="720"/>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rsidP="00DC704D">
      <w:pPr>
        <w:pStyle w:val="Heading2"/>
      </w:pPr>
      <w:commentRangeStart w:id="33"/>
      <w:r>
        <w:t xml:space="preserve">Potential </w:t>
      </w:r>
      <w:commentRangeEnd w:id="33"/>
      <w:r w:rsidR="008143B4">
        <w:rPr>
          <w:rStyle w:val="CommentReference"/>
          <w:rFonts w:asciiTheme="minorHAnsi" w:eastAsiaTheme="minorHAnsi" w:hAnsiTheme="minorHAnsi" w:cstheme="minorBidi"/>
          <w:color w:val="auto"/>
        </w:rPr>
        <w:commentReference w:id="33"/>
      </w:r>
      <w:r>
        <w:t>mechanisms</w:t>
      </w:r>
    </w:p>
    <w:p w14:paraId="4F0F0547" w14:textId="22846B4F" w:rsidR="00EE1C74" w:rsidRDefault="00AA74D5" w:rsidP="00933EF5">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r w:rsidR="00D608C6">
        <w:t xml:space="preserve">sediment starvation or </w:t>
      </w:r>
      <w:r w:rsidR="00A34338">
        <w:t>marsh subsidence</w:t>
      </w:r>
      <w:r w:rsidR="00645BA0">
        <w:t xml:space="preserve"> </w:t>
      </w:r>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r w:rsidR="004A4987">
        <w:rPr>
          <w:rFonts w:ascii="Calibri" w:hAnsi="Calibri" w:cs="Calibri"/>
        </w:rPr>
        <w:t>et al.</w:t>
      </w:r>
      <w:r w:rsidR="004A4987" w:rsidRPr="004A4987">
        <w:rPr>
          <w:rFonts w:ascii="Calibri" w:hAnsi="Calibri" w:cs="Calibri"/>
        </w:rPr>
        <w:t>, 2006)</w:t>
      </w:r>
      <w:r w:rsidR="00645BA0">
        <w:fldChar w:fldCharType="end"/>
      </w:r>
      <w:r w:rsidR="00A34338">
        <w:t xml:space="preserve">. </w:t>
      </w:r>
      <w:r w:rsidR="00D74EE0">
        <w:t>Loss of sediment within the Lower Fraser River reaches is driven by a combination of factors, such as increased impervious cover</w:t>
      </w:r>
      <w:r w:rsidR="003765AB">
        <w:t xml:space="preserve">, bank </w:t>
      </w:r>
      <w:proofErr w:type="spellStart"/>
      <w:r w:rsidR="003765AB">
        <w:t>dyking</w:t>
      </w:r>
      <w:proofErr w:type="spellEnd"/>
      <w:r w:rsidR="003765AB">
        <w:t xml:space="preserve"> or armoring,</w:t>
      </w:r>
      <w:r w:rsidR="00D74EE0">
        <w:t xml:space="preserve"> and channel dredging</w:t>
      </w:r>
      <w:r w:rsidR="00E74FF9">
        <w:t xml:space="preserve"> </w:t>
      </w:r>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r w:rsidR="009D5D95">
        <w:rPr>
          <w:rFonts w:ascii="Calibri" w:hAnsi="Calibri" w:cs="Calibri"/>
        </w:rPr>
        <w:t>et al.</w:t>
      </w:r>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r w:rsidR="00D673A3">
        <w:t xml:space="preserve"> sediment dynamics and</w:t>
      </w:r>
      <w:r w:rsidR="00D74EE0">
        <w:t xml:space="preserve"> causes for loss of sediment</w:t>
      </w:r>
      <w:r w:rsidR="004074EB">
        <w:t xml:space="preserve"> over time</w:t>
      </w:r>
      <w:r w:rsidR="005E4258">
        <w:t xml:space="preserve"> would be difficult, however </w:t>
      </w:r>
      <w:r w:rsidR="00D673A3">
        <w:t>e</w:t>
      </w:r>
      <w:r w:rsidR="000F3F96">
        <w:t>ffects from these processes would lead to more saturated patches within the marsh</w:t>
      </w:r>
      <w:r w:rsidR="004074EB">
        <w:t xml:space="preserve">. Edaphic shifts would likely drive the increased </w:t>
      </w:r>
      <w:r w:rsidR="000F3F96">
        <w:t>prevalence of Bogbean assemblage</w:t>
      </w:r>
      <w:r w:rsidR="004074EB">
        <w:t>, and</w:t>
      </w:r>
      <w:r w:rsidR="008F27B9">
        <w:t xml:space="preserve"> may also be driving disappearance of species across all assemblages, as fewer species are able to tolerate increasingly saturated conditions.</w:t>
      </w:r>
    </w:p>
    <w:p w14:paraId="50AE49E3" w14:textId="060924AD" w:rsidR="00B65417" w:rsidRDefault="00B142F5" w:rsidP="005F7C5D">
      <w:r>
        <w:lastRenderedPageBreak/>
        <w:tab/>
      </w:r>
      <w:r w:rsidR="008F27B9">
        <w:t xml:space="preserve">Besides </w:t>
      </w:r>
      <w:r w:rsidR="00EF3ED1">
        <w:t>potential abiotic drivers of species loss, species r</w:t>
      </w:r>
      <w:r w:rsidR="00E1495F">
        <w:t xml:space="preserve">ecruitment </w:t>
      </w:r>
      <w:r w:rsidR="00EF3ED1">
        <w:t>may also be impacted</w:t>
      </w:r>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r w:rsidR="001F0C92">
        <w:t>locally losing species</w:t>
      </w:r>
      <w:r w:rsidR="00B65417">
        <w:t xml:space="preserve"> (or</w:t>
      </w:r>
      <w:r w:rsidR="001F0C92">
        <w:t xml:space="preserve"> if the habitat is</w:t>
      </w:r>
      <w:r w:rsidR="00B65417">
        <w:t xml:space="preserve"> lost altogether through development)</w:t>
      </w:r>
      <w:r w:rsidR="00D57B41">
        <w:t>, species diversity is being lost from the dispersal network</w:t>
      </w:r>
      <w:r w:rsidR="00AA7988">
        <w:t xml:space="preserve"> </w:t>
      </w:r>
      <w:r w:rsidR="007E0130">
        <w:t>,</w:t>
      </w:r>
      <w:r w:rsidR="00483828">
        <w:t xml:space="preserve"> which effectively fragments the dispersal network</w:t>
      </w:r>
      <w:r w:rsidR="00FE156E">
        <w:t xml:space="preserve"> </w:t>
      </w:r>
      <w:r w:rsidR="00483828">
        <w:t xml:space="preserve">and potentially leads </w:t>
      </w:r>
      <w:r w:rsidR="00074DAF">
        <w:t xml:space="preserve">to regional extinction </w:t>
      </w:r>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r w:rsidR="00074DAF">
        <w:rPr>
          <w:rFonts w:ascii="Calibri" w:hAnsi="Calibri" w:cs="Calibri"/>
        </w:rPr>
        <w:t>et al.</w:t>
      </w:r>
      <w:r w:rsidR="00074DAF" w:rsidRPr="00074DAF">
        <w:rPr>
          <w:rFonts w:ascii="Calibri" w:hAnsi="Calibri" w:cs="Calibri"/>
        </w:rPr>
        <w:t>, 2017)</w:t>
      </w:r>
      <w:r w:rsidR="00074DAF">
        <w:fldChar w:fldCharType="end"/>
      </w:r>
      <w:r w:rsidR="00D57B41">
        <w:t xml:space="preserve">. </w:t>
      </w:r>
    </w:p>
    <w:p w14:paraId="3A479FCB" w14:textId="64C36499" w:rsidR="004D0D10" w:rsidRDefault="00B142F5" w:rsidP="005F7C5D">
      <w:pPr>
        <w:pStyle w:val="Heading2"/>
      </w:pPr>
      <w:r>
        <w:t>Broader impacts &amp; recommendations</w:t>
      </w:r>
    </w:p>
    <w:p w14:paraId="31C345BA" w14:textId="42ED01B6" w:rsidR="004C75E2" w:rsidRDefault="0017705E" w:rsidP="00DC704D">
      <w:pPr>
        <w:ind w:firstLine="720"/>
      </w:pPr>
      <w:commentRangeStart w:id="34"/>
      <w:r>
        <w:t>L</w:t>
      </w:r>
      <w:r w:rsidR="00C16108">
        <w:t>ong</w:t>
      </w:r>
      <w:commentRangeEnd w:id="34"/>
      <w:r w:rsidR="008143B4">
        <w:rPr>
          <w:rStyle w:val="CommentReference"/>
        </w:rPr>
        <w:commentReference w:id="34"/>
      </w:r>
      <w:r w:rsidR="00C16108">
        <w:t xml:space="preserve">-term monitoring is relatively rare, </w:t>
      </w:r>
      <w:r w:rsidR="00520744">
        <w:t>but</w:t>
      </w:r>
      <w:r w:rsidR="00C16108">
        <w:t xml:space="preserve"> necessary to inform future management and planning</w:t>
      </w:r>
      <w:r w:rsidR="00C72265">
        <w:t xml:space="preserve"> </w:t>
      </w:r>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r w:rsidR="00C16108">
        <w:t xml:space="preserve">. </w:t>
      </w:r>
      <w:r w:rsidR="00334ABA">
        <w:t xml:space="preserve">Land management planning in anticipation of climate change, particularly sea level rise, should </w:t>
      </w:r>
      <w:r w:rsidR="00BE4E14">
        <w:t xml:space="preserve">be cognizant of biodiversity loss. This </w:t>
      </w:r>
      <w:r w:rsidR="005057F7">
        <w:t>is</w:t>
      </w:r>
      <w:r w:rsidR="00BE4E14">
        <w:t xml:space="preserve"> important at global scale</w:t>
      </w:r>
      <w:r w:rsidR="00BE4E14" w:rsidRPr="0015482B">
        <w:t>s (</w:t>
      </w:r>
      <w:r w:rsidR="00E73CEC" w:rsidRPr="00DC704D">
        <w:t xml:space="preserve">e.g., </w:t>
      </w:r>
      <w:r w:rsidR="005057F7">
        <w:t xml:space="preserve">global objectives for wetland conservation outlined by the </w:t>
      </w:r>
      <w:r w:rsidR="00E73CEC" w:rsidRPr="00DC704D">
        <w:t>Ramsar Convention</w:t>
      </w:r>
      <w:r w:rsidR="00BE4E14" w:rsidRPr="0015482B">
        <w:t>),</w:t>
      </w:r>
      <w:r w:rsidR="00BE4E14">
        <w:t xml:space="preserve"> but also </w:t>
      </w:r>
      <w:r w:rsidR="005057F7">
        <w:t>at</w:t>
      </w:r>
      <w:r w:rsidR="00BE4E14">
        <w:t xml:space="preserve"> </w:t>
      </w:r>
      <w:r w:rsidR="0015482B">
        <w:t>national</w:t>
      </w:r>
      <w:r w:rsidR="00BE4E14">
        <w:t xml:space="preserve"> and local </w:t>
      </w:r>
      <w:r w:rsidR="00032A06">
        <w:t>conservation initiatives</w:t>
      </w:r>
      <w:r w:rsidR="00BE4E14">
        <w:t xml:space="preserve"> (</w:t>
      </w:r>
      <w:r w:rsidR="00907A37">
        <w:t xml:space="preserve">e.g., </w:t>
      </w:r>
      <w:r w:rsidR="005057F7">
        <w:t xml:space="preserve">meeting objectives of </w:t>
      </w:r>
      <w:r w:rsidR="00907A37">
        <w:t>Canada’s Oceans Protection Plan</w:t>
      </w:r>
      <w:r w:rsidR="0015482B">
        <w:t xml:space="preserve"> or British Columbia’s Salmon Restoration &amp; Innovation Fund)</w:t>
      </w:r>
      <w:r w:rsidR="00BE4E14">
        <w:t>.</w:t>
      </w:r>
      <w:r w:rsidR="004C1992">
        <w:t xml:space="preserve"> </w:t>
      </w:r>
      <w:r w:rsidR="00AA74D5">
        <w:t>U</w:t>
      </w:r>
      <w:r w:rsidR="004D0D10">
        <w:t xml:space="preserve">nderstanding what </w:t>
      </w:r>
      <w:r w:rsidR="00520744">
        <w:t>tidal marsh</w:t>
      </w:r>
      <w:r w:rsidR="004D0D10">
        <w:t xml:space="preserve"> </w:t>
      </w:r>
      <w:r w:rsidR="009D132B">
        <w:t>community stability looks like</w:t>
      </w:r>
      <w:r w:rsidR="004D0D10">
        <w:t xml:space="preserve"> within </w:t>
      </w:r>
      <w:r w:rsidR="00032A06">
        <w:t xml:space="preserve">decadal </w:t>
      </w:r>
      <w:r w:rsidR="004D0D10">
        <w:t>timescale</w:t>
      </w:r>
      <w:r w:rsidR="00032A06">
        <w:t>s</w:t>
      </w:r>
      <w:r w:rsidR="004D0D10">
        <w:t xml:space="preserve"> is </w:t>
      </w:r>
      <w:r w:rsidR="009D132B">
        <w:t>useful</w:t>
      </w:r>
      <w:r w:rsidR="004D0D10">
        <w:t xml:space="preserve"> to </w:t>
      </w:r>
      <w:r w:rsidR="00520744">
        <w:t xml:space="preserve">land </w:t>
      </w:r>
      <w:r w:rsidR="004D0D10">
        <w:t xml:space="preserve">managers wanting to maintain or </w:t>
      </w:r>
      <w:r w:rsidR="004939B2">
        <w:t xml:space="preserve">restore </w:t>
      </w:r>
      <w:r w:rsidR="004D0D10">
        <w:t>shoreline communities for immediate habitat conservation or floodwater protection initiatives</w:t>
      </w:r>
      <w:r w:rsidR="00032A06">
        <w:t xml:space="preserve"> that will have broader resilience to sea level rise</w:t>
      </w:r>
      <w:r w:rsidR="004D0D10">
        <w:t xml:space="preserve">. </w:t>
      </w:r>
      <w:r w:rsidR="00D32FFF">
        <w:t>I</w:t>
      </w:r>
      <w:r w:rsidR="00520744">
        <w:t>nitiatives</w:t>
      </w:r>
      <w:r w:rsidR="004939B2">
        <w:t xml:space="preserve"> for tidal marsh restoration</w:t>
      </w:r>
      <w:r w:rsidR="00520744">
        <w:t xml:space="preserve"> must identify some </w:t>
      </w:r>
      <w:r w:rsidR="004C75E2">
        <w:t>‘reference’ condition</w:t>
      </w:r>
      <w:r w:rsidR="00827992">
        <w:t xml:space="preserve"> </w:t>
      </w:r>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r w:rsidR="00520744">
        <w:t xml:space="preserve">, which </w:t>
      </w:r>
      <w:r w:rsidR="004C75E2">
        <w:t xml:space="preserve">needs to be </w:t>
      </w:r>
      <w:r w:rsidR="00DB4B52">
        <w:t>account for anthropogenic</w:t>
      </w:r>
      <w:r w:rsidR="00201A74">
        <w:t xml:space="preserve"> impacts such as</w:t>
      </w:r>
      <w:r w:rsidR="00DB4B52">
        <w:t xml:space="preserve"> b</w:t>
      </w:r>
      <w:r w:rsidR="004C75E2">
        <w:t>iodiversity loss</w:t>
      </w:r>
      <w:r w:rsidR="00FA0A43">
        <w:t xml:space="preserve"> </w:t>
      </w:r>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Diefenderfer et al., 2011)</w:t>
      </w:r>
      <w:r w:rsidR="00FA0A43">
        <w:fldChar w:fldCharType="end"/>
      </w:r>
      <w:r w:rsidR="00DB4B52">
        <w:t>. This study is a case-in-point that the</w:t>
      </w:r>
      <w:r w:rsidR="0041482D">
        <w:t xml:space="preserve"> biodiversity and compositional abundance of the</w:t>
      </w:r>
      <w:r w:rsidR="00DB4B52">
        <w:t xml:space="preserve"> habitat </w:t>
      </w:r>
      <w:r w:rsidR="0041482D">
        <w:t xml:space="preserve">(and thus ‘reference’ condition) </w:t>
      </w:r>
      <w:r w:rsidR="00DB4B52">
        <w:t xml:space="preserve">in Ladner Marsh </w:t>
      </w:r>
      <w:r w:rsidR="004C1992">
        <w:t>has changed over 40 years</w:t>
      </w:r>
      <w:r w:rsidR="00781C35">
        <w:t xml:space="preserve"> despite protected status</w:t>
      </w:r>
      <w:r w:rsidR="004C1992">
        <w:t xml:space="preserve">, </w:t>
      </w:r>
      <w:r w:rsidR="00201A74">
        <w:t xml:space="preserve">and revealed a decreased reference quality in 2019 compared to the original 1979 survey. </w:t>
      </w:r>
      <w:r w:rsidR="002846E2">
        <w:t xml:space="preserve">It is also important to note </w:t>
      </w:r>
      <w:r w:rsidR="004C1992">
        <w:t>its condition when surveyed in 1979 was undoubtedly altered from</w:t>
      </w:r>
      <w:r w:rsidR="003E73BD">
        <w:t xml:space="preserve"> earlier</w:t>
      </w:r>
      <w:r w:rsidR="004C1992">
        <w:t xml:space="preserve"> compositional states</w:t>
      </w:r>
      <w:r w:rsidR="002846E2">
        <w:t xml:space="preserve">, and thus not truly a reference to tidal marshes undisturbed by colonial </w:t>
      </w:r>
      <w:r w:rsidR="004939B2">
        <w:t xml:space="preserve">and industrial </w:t>
      </w:r>
      <w:r w:rsidR="002846E2">
        <w:t xml:space="preserve">impacts. </w:t>
      </w:r>
      <w:r w:rsidR="004C1992">
        <w:t xml:space="preserve"> </w:t>
      </w:r>
      <w:r w:rsidR="00DB4B52">
        <w:t xml:space="preserve"> </w:t>
      </w:r>
    </w:p>
    <w:p w14:paraId="5CDD053C" w14:textId="2F4ED5EA" w:rsidR="000415CA" w:rsidRDefault="004C1992" w:rsidP="00DC704D">
      <w:pPr>
        <w:ind w:firstLine="720"/>
      </w:pPr>
      <w:r>
        <w:t>The main need from these results is t</w:t>
      </w:r>
      <w:r w:rsidR="000415CA">
        <w:t xml:space="preserve">o determine whether species loss and decreasing habitat heterogeneity is driven by </w:t>
      </w:r>
      <w:r w:rsidR="006943BC">
        <w:t>loss of sediment quantity or quality</w:t>
      </w:r>
      <w:r w:rsidR="009F4F68">
        <w:t xml:space="preserve"> </w:t>
      </w:r>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r w:rsidR="006943BC">
        <w:t>,</w:t>
      </w:r>
      <w:r w:rsidR="00F676D1">
        <w:t xml:space="preserve"> </w:t>
      </w:r>
      <w:r w:rsidR="00302BAF">
        <w:t>and whether this is affecting the ability of native species to recruit into the community from seed</w:t>
      </w:r>
      <w:r w:rsidR="001959B3">
        <w:t xml:space="preserve"> or clonal propagules</w:t>
      </w:r>
      <w:r w:rsidR="00302BAF">
        <w:t>.</w:t>
      </w:r>
      <w:r w:rsidR="00BA70AB">
        <w:t xml:space="preserve"> </w:t>
      </w:r>
      <w:r w:rsidR="001959B3">
        <w:t xml:space="preserve">If sedimentation quantity or quality is limiting positive feedback between marsh accretion and vegetation recruitment, land managers </w:t>
      </w:r>
      <w:r w:rsidR="00DB193D">
        <w:t>must address this by implementing sediment application programs to mimic natural sedimentation</w:t>
      </w:r>
      <w:r w:rsidR="00BA70AB">
        <w:t xml:space="preserve"> </w:t>
      </w:r>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 xml:space="preserve">(VanZomeren, </w:t>
      </w:r>
      <w:r w:rsidR="00BA70AB" w:rsidRPr="006F1D4B">
        <w:rPr>
          <w:rFonts w:ascii="Calibri" w:hAnsi="Calibri" w:cs="Calibri"/>
        </w:rPr>
        <w:t>et al., 2018)</w:t>
      </w:r>
      <w:r w:rsidR="00BA70AB">
        <w:fldChar w:fldCharType="end"/>
      </w:r>
      <w:r w:rsidR="00DB193D">
        <w:t xml:space="preserve">. </w:t>
      </w:r>
      <w:r w:rsidR="00302BAF">
        <w:t>A paired need is to d</w:t>
      </w:r>
      <w:r w:rsidR="002D186B">
        <w:t xml:space="preserve">ecouple sedimentation drivers </w:t>
      </w:r>
      <w:r w:rsidR="00F23186">
        <w:t xml:space="preserve">of recruitment </w:t>
      </w:r>
      <w:r w:rsidR="002D186B">
        <w:t>from</w:t>
      </w:r>
      <w:r w:rsidR="00302BAF">
        <w:t xml:space="preserve"> </w:t>
      </w:r>
      <w:r w:rsidR="00F676D1">
        <w:t>loss of s</w:t>
      </w:r>
      <w:r w:rsidR="00F23186">
        <w:t>eed or propagule</w:t>
      </w:r>
      <w:r w:rsidR="00F676D1">
        <w:t xml:space="preserve"> diversity from the dispersal network</w:t>
      </w:r>
      <w:r w:rsidR="00BA70AB">
        <w:t xml:space="preserve">. </w:t>
      </w:r>
      <w:r w:rsidR="00F676D1">
        <w:t xml:space="preserve"> </w:t>
      </w:r>
      <w:r w:rsidR="00302BAF">
        <w:t xml:space="preserve">If sedimentation is adequate to recruit </w:t>
      </w:r>
      <w:r w:rsidR="00DB193D">
        <w:t xml:space="preserve">individuals, recruitment may still be limited by loss of seed or clonal propagules from the </w:t>
      </w:r>
      <w:r w:rsidR="009B696B">
        <w:t>dispersal network</w:t>
      </w:r>
      <w:r w:rsidR="00F23186">
        <w:t xml:space="preserve"> </w:t>
      </w:r>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 xml:space="preserve">(Erfanzadeh, </w:t>
      </w:r>
      <w:r w:rsidR="002F548C">
        <w:rPr>
          <w:rFonts w:ascii="Calibri" w:hAnsi="Calibri" w:cs="Calibri"/>
          <w:szCs w:val="24"/>
        </w:rPr>
        <w:t>et al.</w:t>
      </w:r>
      <w:r w:rsidR="00EF396E" w:rsidRPr="00DC704D">
        <w:rPr>
          <w:rFonts w:ascii="Calibri" w:hAnsi="Calibri" w:cs="Calibri"/>
          <w:szCs w:val="24"/>
        </w:rPr>
        <w:t>, 2010; Rand, 2000)</w:t>
      </w:r>
      <w:r w:rsidR="00F23186">
        <w:fldChar w:fldCharType="end"/>
      </w:r>
      <w:r w:rsidR="009B696B">
        <w:t xml:space="preserve">. If this is the case, land managers must re-introduce populations of native species to existing habitats. These efforts should also be paired with restoration or creation of marsh habitat to increase dispersal connectivity throughout the estuary. </w:t>
      </w:r>
    </w:p>
    <w:bookmarkEnd w:id="25"/>
    <w:p w14:paraId="604BC7D3" w14:textId="77777777" w:rsidR="00E15E1A" w:rsidRDefault="00E15E1A" w:rsidP="00DC704D">
      <w:pPr>
        <w:ind w:firstLine="720"/>
      </w:pPr>
    </w:p>
    <w:p w14:paraId="551621DE" w14:textId="77777777" w:rsidR="00B72C5D" w:rsidRDefault="00B72C5D">
      <w:pPr>
        <w:rPr>
          <w:rFonts w:asciiTheme="majorHAnsi" w:eastAsiaTheme="majorEastAsia" w:hAnsiTheme="majorHAnsi" w:cstheme="majorBidi"/>
          <w:color w:val="2F5496" w:themeColor="accent1" w:themeShade="BF"/>
          <w:sz w:val="32"/>
          <w:szCs w:val="32"/>
        </w:rPr>
      </w:pPr>
      <w:r>
        <w:br w:type="page"/>
      </w:r>
    </w:p>
    <w:p w14:paraId="15780FA7" w14:textId="22348D1C" w:rsidR="00C71566" w:rsidRDefault="00C71566" w:rsidP="00C71566">
      <w:pPr>
        <w:pStyle w:val="Heading1"/>
      </w:pPr>
      <w:r>
        <w:lastRenderedPageBreak/>
        <w:t>Acknowledgements</w:t>
      </w:r>
    </w:p>
    <w:p w14:paraId="033C2949" w14:textId="7D4E9194"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3437B" w:rsidRPr="0013437B">
        <w:rPr>
          <w:rFonts w:ascii="Calibri" w:hAnsi="Calibri" w:cs="Calibri"/>
        </w:rPr>
        <w:t xml:space="preserve">Apfelbaum, S. I., &amp; Sams, C. E. (1987). Ecology and Control of Reed Canary Grass (Phalaris arundinacea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r w:rsidRPr="0013437B">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Cáceres, M., &amp; Jansen, F. (2016). </w:t>
      </w:r>
      <w:r w:rsidRPr="0013437B">
        <w:rPr>
          <w:rFonts w:ascii="Calibri" w:hAnsi="Calibri" w:cs="Calibri"/>
          <w:i/>
          <w:iCs/>
        </w:rPr>
        <w:t>Indicspecies</w:t>
      </w:r>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r w:rsidRPr="0013437B">
        <w:rPr>
          <w:rFonts w:ascii="Calibri" w:hAnsi="Calibri" w:cs="Calibri"/>
        </w:rPr>
        <w:t xml:space="preserve">Diefenderfer, H. L., Thom, R. M., Johnson, G. E., Skalski, J. R., Vogt, K. A., Ebberts,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r w:rsidRPr="0013437B">
        <w:rPr>
          <w:rFonts w:ascii="Calibri" w:hAnsi="Calibri" w:cs="Calibri"/>
        </w:rPr>
        <w:t xml:space="preserve">Dornelas, M., Gotelli, N. J., McGill, B., Shimadzu, H., Moyes, F., Sievers, C., &amp; Magurran,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r w:rsidRPr="0013437B">
        <w:rPr>
          <w:rFonts w:ascii="Calibri" w:hAnsi="Calibri" w:cs="Calibri"/>
        </w:rPr>
        <w:t xml:space="preserve">Dufrêne, M., &amp; Legendre, P. (1997). Species Assemblages and Indicator Species:th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Llansó,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r w:rsidRPr="0013437B">
        <w:rPr>
          <w:rFonts w:ascii="Calibri" w:hAnsi="Calibri" w:cs="Calibri"/>
        </w:rPr>
        <w:t xml:space="preserve">Erfanzadeh, R., Garbutt, A., Pétition, J., Maelfait,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r w:rsidRPr="0013437B">
        <w:rPr>
          <w:rFonts w:ascii="Calibri" w:hAnsi="Calibri" w:cs="Calibri"/>
        </w:rPr>
        <w:t xml:space="preserve">Hanski,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r w:rsidRPr="0013437B">
        <w:rPr>
          <w:rFonts w:ascii="Calibri" w:hAnsi="Calibri" w:cs="Calibri"/>
        </w:rPr>
        <w:t xml:space="preserve">Holling,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Sobocinski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r w:rsidRPr="0013437B">
        <w:rPr>
          <w:rFonts w:ascii="Calibri" w:hAnsi="Calibri" w:cs="Calibri"/>
        </w:rPr>
        <w:t xml:space="preserve">Kopecký, M., &amp; Macek,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r w:rsidRPr="0013437B">
        <w:rPr>
          <w:rFonts w:ascii="Calibri" w:hAnsi="Calibri" w:cs="Calibri"/>
        </w:rPr>
        <w:t xml:space="preserve">Lepš,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r w:rsidRPr="0013437B">
        <w:rPr>
          <w:rFonts w:ascii="Calibri" w:hAnsi="Calibri" w:cs="Calibri"/>
        </w:rPr>
        <w:t xml:space="preserve">Marijnissen, R., Kok, M., Kroez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Nyman, J. A., Walters, R. J., Delaun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r w:rsidRPr="0013437B">
        <w:rPr>
          <w:rFonts w:ascii="Calibri" w:hAnsi="Calibri" w:cs="Calibri"/>
        </w:rPr>
        <w:t xml:space="preserve">Ovaskainen, O., Rybicki, J., &amp; Abrego, N. (2019). What can observational data reveal about metacommunity processes? </w:t>
      </w:r>
      <w:r w:rsidRPr="0013437B">
        <w:rPr>
          <w:rFonts w:ascii="Calibri" w:hAnsi="Calibri" w:cs="Calibri"/>
          <w:i/>
          <w:iCs/>
        </w:rPr>
        <w:t>Ecography</w:t>
      </w:r>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Barendregt,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Backhuys Publishers.</w:t>
      </w:r>
    </w:p>
    <w:p w14:paraId="1EE6D4B5" w14:textId="77777777" w:rsidR="0013437B" w:rsidRPr="0013437B" w:rsidRDefault="0013437B" w:rsidP="0013437B">
      <w:pPr>
        <w:pStyle w:val="Bibliography"/>
        <w:rPr>
          <w:rFonts w:ascii="Calibri" w:hAnsi="Calibri" w:cs="Calibri"/>
        </w:rPr>
      </w:pPr>
      <w:r w:rsidRPr="0013437B">
        <w:rPr>
          <w:rFonts w:ascii="Calibri" w:hAnsi="Calibri" w:cs="Calibri"/>
        </w:rPr>
        <w:t xml:space="preserve">Peteet, D. M., Nichols, J., Kenna, T., Chang, C., Browne, J., Reza, M., … Stern-Protz,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Luternauer, &amp; D. E. Bilderback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Kosten,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Borde, A. B., Diefenderfer, H. L., &amp; Karnezis, J. P. (2021). Assessment of Methods to Control Invasive Reed Canarygrass (Phalaris arundinacea)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r w:rsidRPr="0013437B">
        <w:rPr>
          <w:rFonts w:ascii="Calibri" w:hAnsi="Calibri" w:cs="Calibri"/>
        </w:rPr>
        <w:t xml:space="preserve">Torio,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r w:rsidRPr="0013437B">
        <w:rPr>
          <w:rFonts w:ascii="Calibri" w:hAnsi="Calibri" w:cs="Calibri"/>
        </w:rPr>
        <w:t xml:space="preserve">VanZomeren,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Froyd,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6FEBD1F9" w:rsidR="0038192E" w:rsidRDefault="0038192E" w:rsidP="0038192E">
      <w:pPr>
        <w:pStyle w:val="Caption"/>
      </w:pPr>
      <w:bookmarkStart w:id="35" w:name="_Ref103763315"/>
      <w:r>
        <w:t xml:space="preserve">Table </w:t>
      </w:r>
      <w:fldSimple w:instr=" SEQ Table \* ARABIC ">
        <w:r w:rsidR="00C33D86">
          <w:rPr>
            <w:noProof/>
          </w:rPr>
          <w:t>4</w:t>
        </w:r>
      </w:fldSimple>
      <w:bookmarkEnd w:id="35"/>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36"/>
      <w:commentRangeEnd w:id="36"/>
      <w:r>
        <w:rPr>
          <w:rStyle w:val="CommentReference"/>
        </w:rPr>
        <w:commentReference w:id="36"/>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7" w:name="_Ref103856212"/>
    </w:p>
    <w:p w14:paraId="696A8E3B" w14:textId="626761CE" w:rsidR="00377AD3" w:rsidRDefault="00BC0673" w:rsidP="00F752B9">
      <w:pPr>
        <w:rPr>
          <w:i/>
          <w:iCs/>
          <w:color w:val="44546A" w:themeColor="text2"/>
          <w:sz w:val="18"/>
          <w:szCs w:val="18"/>
        </w:rPr>
      </w:pPr>
      <w:bookmarkStart w:id="38"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C33D86">
        <w:rPr>
          <w:i/>
          <w:iCs/>
          <w:noProof/>
          <w:color w:val="44546A" w:themeColor="text2"/>
          <w:sz w:val="18"/>
          <w:szCs w:val="18"/>
        </w:rPr>
        <w:t>5</w:t>
      </w:r>
      <w:r w:rsidR="00F507C0" w:rsidRPr="00DC704D">
        <w:rPr>
          <w:i/>
          <w:iCs/>
          <w:color w:val="44546A" w:themeColor="text2"/>
          <w:sz w:val="18"/>
          <w:szCs w:val="18"/>
        </w:rPr>
        <w:fldChar w:fldCharType="end"/>
      </w:r>
      <w:bookmarkEnd w:id="37"/>
      <w:bookmarkEnd w:id="38"/>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CE0922">
        <w:rPr>
          <w:i/>
          <w:iCs/>
          <w:color w:val="44546A" w:themeColor="text2"/>
          <w:sz w:val="18"/>
          <w:szCs w:val="18"/>
        </w:rPr>
        <w:fldChar w:fldCharType="begin"/>
      </w:r>
      <w:r w:rsidR="00CE0922">
        <w:rPr>
          <w:i/>
          <w:iCs/>
          <w:color w:val="44546A" w:themeColor="text2"/>
          <w:sz w:val="18"/>
          <w:szCs w:val="18"/>
        </w:rPr>
        <w:instrText xml:space="preserve"> REF _Ref104813883 \h  \* MERGEFORMAT </w:instrText>
      </w:r>
      <w:r w:rsidR="00CE0922">
        <w:rPr>
          <w:i/>
          <w:iCs/>
          <w:color w:val="44546A" w:themeColor="text2"/>
          <w:sz w:val="18"/>
          <w:szCs w:val="18"/>
        </w:rPr>
      </w:r>
      <w:r w:rsidR="00CE0922">
        <w:rPr>
          <w:i/>
          <w:iCs/>
          <w:color w:val="44546A" w:themeColor="text2"/>
          <w:sz w:val="18"/>
          <w:szCs w:val="18"/>
        </w:rPr>
        <w:fldChar w:fldCharType="separate"/>
      </w:r>
      <w:r w:rsidR="00C33D86" w:rsidRPr="00C33D86">
        <w:rPr>
          <w:i/>
          <w:iCs/>
          <w:color w:val="44546A" w:themeColor="text2"/>
          <w:sz w:val="18"/>
          <w:szCs w:val="18"/>
        </w:rPr>
        <w:t>Table 1</w:t>
      </w:r>
      <w:r w:rsidR="00CE0922">
        <w:rPr>
          <w:i/>
          <w:iCs/>
          <w:color w:val="44546A" w:themeColor="text2"/>
          <w:sz w:val="18"/>
          <w:szCs w:val="18"/>
        </w:rPr>
        <w:fldChar w:fldCharType="end"/>
      </w:r>
      <w:r w:rsidR="00F41B59" w:rsidRPr="00DC704D">
        <w:rPr>
          <w:i/>
          <w:iCs/>
          <w:color w:val="44546A" w:themeColor="text2"/>
          <w:sz w:val="18"/>
          <w:szCs w:val="18"/>
        </w:rPr>
        <w:fldChar w:fldCharType="begin"/>
      </w:r>
      <w:r w:rsidR="00F41B59" w:rsidRPr="00DC704D">
        <w:rPr>
          <w:i/>
          <w:iCs/>
          <w:color w:val="44546A" w:themeColor="text2"/>
          <w:sz w:val="18"/>
          <w:szCs w:val="18"/>
        </w:rPr>
        <w:instrText xml:space="preserve"> REF _Ref102639740 \h </w:instrText>
      </w:r>
      <w:r w:rsidR="00564B1B">
        <w:rPr>
          <w:i/>
          <w:iCs/>
          <w:color w:val="44546A" w:themeColor="text2"/>
          <w:sz w:val="18"/>
          <w:szCs w:val="18"/>
        </w:rPr>
        <w:instrText xml:space="preserve"> \* MERGEFORMAT </w:instrText>
      </w:r>
      <w:r w:rsidR="00F41B59" w:rsidRPr="00DC704D">
        <w:rPr>
          <w:i/>
          <w:iCs/>
          <w:color w:val="44546A" w:themeColor="text2"/>
          <w:sz w:val="18"/>
          <w:szCs w:val="18"/>
        </w:rPr>
      </w:r>
      <w:r w:rsidR="00F41B59" w:rsidRPr="00DC704D">
        <w:rPr>
          <w:i/>
          <w:iCs/>
          <w:color w:val="44546A" w:themeColor="text2"/>
          <w:sz w:val="18"/>
          <w:szCs w:val="18"/>
        </w:rPr>
        <w:fldChar w:fldCharType="separate"/>
      </w:r>
      <w:r w:rsidR="00C33D86">
        <w:rPr>
          <w:b/>
          <w:bCs/>
          <w:i/>
          <w:iCs/>
          <w:color w:val="44546A" w:themeColor="text2"/>
          <w:sz w:val="18"/>
          <w:szCs w:val="18"/>
        </w:rPr>
        <w:t>Error! Reference source not found.</w:t>
      </w:r>
      <w:r w:rsidR="00F41B59" w:rsidRPr="00DC704D">
        <w:rPr>
          <w:i/>
          <w:iCs/>
          <w:color w:val="44546A" w:themeColor="text2"/>
          <w:sz w:val="18"/>
          <w:szCs w:val="18"/>
        </w:rPr>
        <w:fldChar w:fldCharType="end"/>
      </w:r>
      <w:r w:rsidR="00F41B59" w:rsidRPr="00DC704D">
        <w:rPr>
          <w:i/>
          <w:iCs/>
          <w:color w:val="44546A" w:themeColor="text2"/>
          <w:sz w:val="18"/>
          <w:szCs w:val="18"/>
        </w:rPr>
        <w:t>).</w:t>
      </w:r>
    </w:p>
    <w:p w14:paraId="64FBDFA0" w14:textId="77777777" w:rsidR="00F752B9" w:rsidRDefault="00F752B9" w:rsidP="00F752B9"/>
    <w:p w14:paraId="655BBA6D" w14:textId="42AE2AA5" w:rsidR="00CB11B1" w:rsidRDefault="00CB11B1" w:rsidP="00791A3B">
      <w:r>
        <w:fldChar w:fldCharType="begin"/>
      </w:r>
      <w:r>
        <w:instrText xml:space="preserve"> LINK </w:instrText>
      </w:r>
      <w:r w:rsidR="00632450">
        <w:instrText xml:space="preserve">Excel.Sheet.12 "C:\\Users\\slane84\\OneDrive - The University Of British Columbia\\Documents\\Dissertation\\CommunityStability\\tables.xlsx" IndicatorAnalysisBC!R2C2:R28C13 </w:instrText>
      </w:r>
      <w:r>
        <w:instrText xml:space="preserve">\a \f 4 \h </w:instrText>
      </w:r>
      <w:r>
        <w:fldChar w:fldCharType="separate"/>
      </w:r>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377DBC4" w:rsidR="00F752B9" w:rsidRDefault="00CB11B1" w:rsidP="00791A3B">
      <w:pPr>
        <w:sectPr w:rsidR="00F752B9" w:rsidSect="00354D05">
          <w:pgSz w:w="15840" w:h="12240" w:orient="landscape"/>
          <w:pgMar w:top="1080" w:right="1080" w:bottom="1080" w:left="1080" w:header="720" w:footer="720" w:gutter="0"/>
          <w:lnNumType w:countBy="1" w:restart="continuous"/>
          <w:cols w:space="720"/>
          <w:docGrid w:linePitch="360"/>
        </w:sectPr>
      </w:pPr>
      <w:r>
        <w:fldChar w:fldCharType="end"/>
      </w: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75CA4621" w:rsidR="00811F80" w:rsidRDefault="00811F80" w:rsidP="00811F80">
      <w:pPr>
        <w:pStyle w:val="Caption"/>
      </w:pPr>
      <w:bookmarkStart w:id="39" w:name="_Ref103857626"/>
      <w:r>
        <w:t xml:space="preserve">Figure </w:t>
      </w:r>
      <w:fldSimple w:instr=" SEQ Figure \* ARABIC ">
        <w:r w:rsidR="00DD54D4">
          <w:rPr>
            <w:noProof/>
          </w:rPr>
          <w:t>4</w:t>
        </w:r>
      </w:fldSimple>
      <w:bookmarkEnd w:id="39"/>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7D2D1E">
        <w:fldChar w:fldCharType="begin"/>
      </w:r>
      <w:r w:rsidR="007D2D1E">
        <w:instrText xml:space="preserve"> REF _Ref94197029 \h </w:instrText>
      </w:r>
      <w:r w:rsidR="007D2D1E">
        <w:fldChar w:fldCharType="separate"/>
      </w:r>
      <w:r w:rsidR="00C33D86">
        <w:t xml:space="preserve">Figure </w:t>
      </w:r>
      <w:r w:rsidR="00C33D86">
        <w:rPr>
          <w:noProof/>
        </w:rPr>
        <w:t>2</w:t>
      </w:r>
      <w:r w:rsidR="007D2D1E">
        <w:fldChar w:fldCharType="end"/>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40" w:name="_Hlk106053567"/>
            <w:bookmarkStart w:id="41"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676B6F42" w:rsidR="000C5906" w:rsidRDefault="000C5906" w:rsidP="000C5906">
      <w:pPr>
        <w:pStyle w:val="Caption"/>
      </w:pPr>
      <w:bookmarkStart w:id="42" w:name="_Hlk106053555"/>
      <w:bookmarkEnd w:id="40"/>
      <w:r>
        <w:t xml:space="preserve">Table </w:t>
      </w:r>
      <w:fldSimple w:instr=" SEQ Table \* ARABIC ">
        <w:r w:rsidR="00C33D86">
          <w:rPr>
            <w:noProof/>
          </w:rPr>
          <w:t>6</w:t>
        </w:r>
      </w:fldSimple>
      <w:bookmarkEnd w:id="41"/>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FC0A3B">
        <w:fldChar w:fldCharType="begin"/>
      </w:r>
      <w:r w:rsidR="00FC0A3B">
        <w:instrText xml:space="preserve"> REF _Ref104813833 \h </w:instrText>
      </w:r>
      <w:r w:rsidR="00FC0A3B">
        <w:fldChar w:fldCharType="separate"/>
      </w:r>
      <w:r w:rsidR="00C33D86">
        <w:t xml:space="preserve">Table </w:t>
      </w:r>
      <w:r w:rsidR="00C33D86">
        <w:rPr>
          <w:noProof/>
        </w:rPr>
        <w:t>2</w:t>
      </w:r>
      <w:r w:rsidR="00FC0A3B">
        <w:fldChar w:fldCharType="end"/>
      </w:r>
      <w:r w:rsidR="00FC0A3B">
        <w:t xml:space="preserve"> </w:t>
      </w:r>
      <w:r w:rsidR="00493F79">
        <w:t xml:space="preserve"> is not expected to affect loss of species or plot-based diversity metrics.</w:t>
      </w:r>
      <w:bookmarkEnd w:id="42"/>
      <w:r w:rsidR="00493F79">
        <w:t xml:space="preserve"> </w:t>
      </w:r>
      <w:r w:rsidR="00980A64">
        <w:t xml:space="preserve"> </w:t>
      </w:r>
    </w:p>
    <w:p w14:paraId="038DE27B" w14:textId="77777777" w:rsidR="00D449DB" w:rsidRDefault="00163B51">
      <w:pPr>
        <w:pStyle w:val="Caption"/>
      </w:pPr>
      <w:r>
        <w:br w:type="page"/>
      </w:r>
    </w:p>
    <w:p w14:paraId="70173B5A" w14:textId="36AC1AD3" w:rsidR="00163B51" w:rsidRDefault="00163B51" w:rsidP="00DC704D">
      <w:pPr>
        <w:pStyle w:val="Caption"/>
      </w:pPr>
    </w:p>
    <w:p w14:paraId="7A1974D0" w14:textId="351C27B6" w:rsidR="00EB4CE1" w:rsidRDefault="006601E5" w:rsidP="00DC704D">
      <w:pPr>
        <w:pStyle w:val="Caption"/>
      </w:pPr>
      <w:bookmarkStart w:id="43" w:name="_Ref103170147"/>
      <w:r>
        <w:t xml:space="preserve">Table </w:t>
      </w:r>
      <w:fldSimple w:instr=" SEQ Table \* ARABIC ">
        <w:r w:rsidR="00C33D86">
          <w:rPr>
            <w:noProof/>
          </w:rPr>
          <w:t>7</w:t>
        </w:r>
      </w:fldSimple>
      <w:bookmarkEnd w:id="43"/>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r w:rsidR="006F10B7">
        <w:instrText xml:space="preserve"> \* MERGEFORMAT </w:instrText>
      </w:r>
      <w:r w:rsidR="00EB4CE1">
        <w:fldChar w:fldCharType="separate"/>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2AD0875E" w:rsidR="00EB4CE1" w:rsidRDefault="00EB4CE1" w:rsidP="00EB4CE1">
      <w:r>
        <w:fldChar w:fldCharType="end"/>
      </w:r>
    </w:p>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6ADBE1E5" w:rsidR="00EB4CE1" w:rsidRDefault="00DD54D4" w:rsidP="00DD54D4">
      <w:pPr>
        <w:pStyle w:val="Caption"/>
      </w:pPr>
      <w:r>
        <w:t xml:space="preserve">Figure </w:t>
      </w:r>
      <w:fldSimple w:instr=" SEQ Figure \* ARABIC ">
        <w:r>
          <w:rPr>
            <w:noProof/>
          </w:rPr>
          <w:t>5</w:t>
        </w:r>
      </w:fldSimple>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commentRangeStart w:id="44"/>
      <w:r>
        <w:lastRenderedPageBreak/>
        <w:t xml:space="preserve">Potential </w:t>
      </w:r>
      <w:commentRangeEnd w:id="44"/>
      <w:r w:rsidR="00687F56">
        <w:rPr>
          <w:rStyle w:val="CommentReference"/>
          <w:rFonts w:asciiTheme="minorHAnsi" w:eastAsiaTheme="minorHAnsi" w:hAnsiTheme="minorHAnsi" w:cstheme="minorBidi"/>
          <w:color w:val="auto"/>
        </w:rPr>
        <w:commentReference w:id="44"/>
      </w:r>
      <w:r>
        <w:t>journals</w:t>
      </w:r>
    </w:p>
    <w:bookmarkStart w:id="45"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1" w:history="1">
        <w:r w:rsidRPr="004126DB">
          <w:rPr>
            <w:rStyle w:val="Hyperlink"/>
          </w:rPr>
          <w:t>Applied Vegetation Science</w:t>
        </w:r>
      </w:hyperlink>
      <w:r>
        <w:t>.</w:t>
      </w:r>
    </w:p>
    <w:bookmarkEnd w:id="45"/>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E56BEA" w:rsidP="00AF6DDB">
      <w:pPr>
        <w:pStyle w:val="Heading2"/>
        <w:suppressLineNumbers/>
      </w:pPr>
      <w:hyperlink r:id="rId32"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3"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E56BEA" w:rsidP="00AF6DDB">
      <w:pPr>
        <w:pStyle w:val="Heading2"/>
        <w:suppressLineNumbers/>
      </w:pPr>
      <w:hyperlink r:id="rId34"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 xml:space="preserve">Plant Ecology publishes original scientific papers that report and interpret the findings of pure and applied research into the ecology of vascular plants in terrestrial and wetland ecosystems. Empirical, </w:t>
      </w:r>
      <w:r w:rsidRPr="003A6805">
        <w:lastRenderedPageBreak/>
        <w:t>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E56BEA" w:rsidP="00AF6DDB">
      <w:pPr>
        <w:pStyle w:val="Heading2"/>
        <w:suppressLineNumbers/>
      </w:pPr>
      <w:hyperlink r:id="rId35"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6-24T17:34:00Z" w:initials="SLL">
    <w:p w14:paraId="3BE94FCD" w14:textId="1F54B4EE" w:rsidR="00E56BEA" w:rsidRDefault="00E56BEA">
      <w:pPr>
        <w:pStyle w:val="CommentText"/>
      </w:pPr>
      <w:r>
        <w:rPr>
          <w:rStyle w:val="CommentReference"/>
        </w:rPr>
        <w:annotationRef/>
      </w:r>
      <w:r>
        <w:t xml:space="preserve">Data contributors listed as co-authors unless otherwise advised; I would like to send either this draft (if it’s ready), or the next revision to Gary &amp; Madlen to request their agreement to co-authorship and comments before submitting to a journal. </w:t>
      </w:r>
    </w:p>
  </w:comment>
  <w:comment w:id="5" w:author="n" w:date="2022-07-08T07:08:00Z" w:initials="n">
    <w:p w14:paraId="2A0EAA7A" w14:textId="77777777" w:rsidR="00E56BEA" w:rsidRDefault="00E56BEA">
      <w:pPr>
        <w:pStyle w:val="CommentText"/>
      </w:pPr>
      <w:r>
        <w:rPr>
          <w:rStyle w:val="CommentReference"/>
        </w:rPr>
        <w:annotationRef/>
      </w:r>
      <w:r>
        <w:t>I would aim for three figures max, and two tables.</w:t>
      </w:r>
    </w:p>
    <w:p w14:paraId="67B1F687" w14:textId="77777777" w:rsidR="00E56BEA" w:rsidRDefault="00E56BEA">
      <w:pPr>
        <w:pStyle w:val="CommentText"/>
      </w:pPr>
    </w:p>
    <w:p w14:paraId="5E7D53BB" w14:textId="65F8A559" w:rsidR="00E56BEA" w:rsidRDefault="00E56BEA">
      <w:pPr>
        <w:pStyle w:val="CommentText"/>
      </w:pPr>
      <w:r>
        <w:t>The rest can go in supplements (or combined?)</w:t>
      </w:r>
    </w:p>
  </w:comment>
  <w:comment w:id="6" w:author="n" w:date="2022-07-08T06:47:00Z" w:initials="n">
    <w:p w14:paraId="020B9C7F" w14:textId="11EA4EED" w:rsidR="00E56BEA" w:rsidRDefault="00E56BEA">
      <w:pPr>
        <w:pStyle w:val="CommentText"/>
      </w:pPr>
      <w:r>
        <w:rPr>
          <w:rStyle w:val="CommentReference"/>
        </w:rPr>
        <w:annotationRef/>
      </w:r>
      <w:r>
        <w:t>This doesn’t align with your beta results, oddly</w:t>
      </w:r>
    </w:p>
  </w:comment>
  <w:comment w:id="7" w:author="n" w:date="2022-07-08T06:48:00Z" w:initials="n">
    <w:p w14:paraId="222C9D7B" w14:textId="0FAD1D66" w:rsidR="00E56BEA" w:rsidRDefault="00E56BEA">
      <w:pPr>
        <w:pStyle w:val="CommentText"/>
      </w:pPr>
      <w:r>
        <w:rPr>
          <w:rStyle w:val="CommentReference"/>
        </w:rPr>
        <w:annotationRef/>
      </w:r>
      <w:r>
        <w:t>And this directly contradicts that statement</w:t>
      </w:r>
    </w:p>
  </w:comment>
  <w:comment w:id="9" w:author="n" w:date="2022-07-08T07:19:00Z" w:initials="n">
    <w:p w14:paraId="2F395116" w14:textId="77777777" w:rsidR="00E56BEA" w:rsidRDefault="00E56BEA">
      <w:pPr>
        <w:pStyle w:val="CommentText"/>
      </w:pPr>
      <w:r>
        <w:rPr>
          <w:rStyle w:val="CommentReference"/>
        </w:rPr>
        <w:annotationRef/>
      </w:r>
      <w:r>
        <w:t>I wouldn’t even have these in the main results. I would have a note in the methods that you recognize the complications of calculating species richness from differing plot numbers, so you ran a bootstrapping analysis on the data to randomly sample the same number of quadrats per year through time. Findings aligned with the full analysis. Details of the bootstrapping process and results can be found in Supplement X.</w:t>
      </w:r>
    </w:p>
    <w:p w14:paraId="23D519CF" w14:textId="77777777" w:rsidR="00E56BEA" w:rsidRDefault="00E56BEA">
      <w:pPr>
        <w:pStyle w:val="CommentText"/>
      </w:pPr>
    </w:p>
    <w:p w14:paraId="1A5C8D5C" w14:textId="77777777" w:rsidR="00E56BEA" w:rsidRDefault="00E56BEA">
      <w:pPr>
        <w:pStyle w:val="CommentText"/>
      </w:pPr>
      <w:r>
        <w:t>I’m a big proponent of supplements, as you know, because they:</w:t>
      </w:r>
    </w:p>
    <w:p w14:paraId="5F3B0FA6" w14:textId="77777777" w:rsidR="00E56BEA" w:rsidRDefault="00E56BEA" w:rsidP="001062CB">
      <w:pPr>
        <w:pStyle w:val="CommentText"/>
        <w:numPr>
          <w:ilvl w:val="0"/>
          <w:numId w:val="32"/>
        </w:numPr>
      </w:pPr>
      <w:r>
        <w:t xml:space="preserve"> Allow us to streamline and be concise, while still offering all the nuance and detail for anyone more interested</w:t>
      </w:r>
    </w:p>
    <w:p w14:paraId="6D008B5B" w14:textId="77777777" w:rsidR="00E56BEA" w:rsidRDefault="00E56BEA" w:rsidP="001062CB">
      <w:pPr>
        <w:pStyle w:val="CommentText"/>
        <w:numPr>
          <w:ilvl w:val="0"/>
          <w:numId w:val="32"/>
        </w:numPr>
      </w:pPr>
      <w:r>
        <w:t xml:space="preserve"> Allow us to anticipate what reviews might moan about and offer up some additional justification</w:t>
      </w:r>
    </w:p>
    <w:p w14:paraId="5897419F" w14:textId="45DB087F" w:rsidR="00E56BEA" w:rsidRDefault="00E56BEA" w:rsidP="001062CB">
      <w:pPr>
        <w:pStyle w:val="CommentText"/>
        <w:numPr>
          <w:ilvl w:val="0"/>
          <w:numId w:val="32"/>
        </w:numPr>
      </w:pPr>
      <w:r>
        <w:t xml:space="preserve"> Allow the reviewers and readers a real chance at a deep dive, so that we are honest and open as possible about the science we’re reporting </w:t>
      </w:r>
    </w:p>
  </w:comment>
  <w:comment w:id="10" w:author="n" w:date="2022-07-08T07:18:00Z" w:initials="n">
    <w:p w14:paraId="63E67249" w14:textId="09BDB9BC" w:rsidR="00E56BEA" w:rsidRDefault="00E56BEA">
      <w:pPr>
        <w:pStyle w:val="CommentText"/>
      </w:pPr>
      <w:r>
        <w:rPr>
          <w:rStyle w:val="CommentReference"/>
        </w:rPr>
        <w:annotationRef/>
      </w:r>
      <w:r>
        <w:t>I don’t know what this means</w:t>
      </w:r>
    </w:p>
  </w:comment>
  <w:comment w:id="13" w:author="n" w:date="2022-07-08T07:11:00Z" w:initials="n">
    <w:p w14:paraId="1658BD33" w14:textId="77777777" w:rsidR="00E56BEA" w:rsidRDefault="00E56BEA">
      <w:pPr>
        <w:pStyle w:val="CommentText"/>
      </w:pPr>
      <w:r>
        <w:rPr>
          <w:rStyle w:val="CommentReference"/>
        </w:rPr>
        <w:annotationRef/>
      </w:r>
      <w:r>
        <w:t xml:space="preserve">You might make one figure out of this and the </w:t>
      </w:r>
      <w:proofErr w:type="spellStart"/>
      <w:r>
        <w:t>barplot</w:t>
      </w:r>
      <w:proofErr w:type="spellEnd"/>
      <w:r>
        <w:t xml:space="preserve"> below</w:t>
      </w:r>
    </w:p>
    <w:p w14:paraId="570B2CA3" w14:textId="77777777" w:rsidR="00E56BEA" w:rsidRDefault="00E56BEA">
      <w:pPr>
        <w:pStyle w:val="CommentText"/>
      </w:pPr>
    </w:p>
    <w:p w14:paraId="2993BC9D" w14:textId="01769260" w:rsidR="00E56BEA" w:rsidRDefault="00E56BEA">
      <w:pPr>
        <w:pStyle w:val="CommentText"/>
      </w:pPr>
      <w:r>
        <w:t xml:space="preserve">You don’t need the </w:t>
      </w:r>
      <w:proofErr w:type="spellStart"/>
      <w:r>
        <w:t>IndVal</w:t>
      </w:r>
      <w:proofErr w:type="spellEnd"/>
      <w:r>
        <w:t xml:space="preserve"> or p-value columns here, so you might find a nice way to list the species embedded in or beside the </w:t>
      </w:r>
      <w:proofErr w:type="spellStart"/>
      <w:r>
        <w:t>barplot</w:t>
      </w:r>
      <w:proofErr w:type="spellEnd"/>
    </w:p>
  </w:comment>
  <w:comment w:id="16" w:author="Stefanie Lane" w:date="2022-08-05T16:34:00Z" w:initials="SLL">
    <w:p w14:paraId="3F4C8DA6" w14:textId="0C05EAFE" w:rsidR="00E56BEA" w:rsidRDefault="00E56BEA">
      <w:pPr>
        <w:pStyle w:val="CommentText"/>
      </w:pPr>
      <w:r>
        <w:rPr>
          <w:rStyle w:val="CommentReference"/>
        </w:rPr>
        <w:annotationRef/>
      </w:r>
      <w:r w:rsidR="00EF13C9">
        <w:t>Need to revisit why/which sp are represented here. (</w:t>
      </w:r>
      <w:proofErr w:type="spellStart"/>
      <w:r w:rsidR="00EF13C9">
        <w:t>eg</w:t>
      </w:r>
      <w:proofErr w:type="spellEnd"/>
      <w:r w:rsidR="00EF13C9">
        <w:t xml:space="preserve">, SIHE is not top 3 indicators in 79 </w:t>
      </w:r>
      <w:proofErr w:type="spellStart"/>
      <w:r w:rsidR="00EF13C9">
        <w:t>fesuce</w:t>
      </w:r>
      <w:proofErr w:type="spellEnd"/>
      <w:r w:rsidR="00EF13C9">
        <w:t>)</w:t>
      </w:r>
    </w:p>
  </w:comment>
  <w:comment w:id="23" w:author="Martin, Tara (Forestry)" w:date="2022-05-27T12:36:00Z" w:initials="MT(">
    <w:p w14:paraId="68F8403E" w14:textId="674518A5" w:rsidR="00E56BEA" w:rsidRDefault="00E56BEA">
      <w:pPr>
        <w:pStyle w:val="CommentText"/>
      </w:pPr>
      <w:r>
        <w:rPr>
          <w:rStyle w:val="CommentReference"/>
        </w:rPr>
        <w:annotationRef/>
      </w:r>
      <w:r>
        <w:t xml:space="preserve">I’m sure about the value of this table.  What do appearance, disappearance and total mean?  Where do these values come from?  If this is a proportion, why reporting 7 decimal places?   </w:t>
      </w:r>
    </w:p>
  </w:comment>
  <w:comment w:id="24" w:author="n" w:date="2022-07-08T07:13:00Z" w:initials="n">
    <w:p w14:paraId="060EF5D0" w14:textId="58C8F830" w:rsidR="00E56BEA" w:rsidRDefault="00E56BEA">
      <w:pPr>
        <w:pStyle w:val="CommentText"/>
      </w:pPr>
      <w:r>
        <w:rPr>
          <w:rStyle w:val="CommentReference"/>
        </w:rPr>
        <w:annotationRef/>
      </w:r>
      <w:r>
        <w:t>I agree this table isn’t adding anything – if you really want it, I’d have an extended results supplement and pop it in there</w:t>
      </w:r>
    </w:p>
  </w:comment>
  <w:comment w:id="26" w:author="n" w:date="2022-07-08T07:14:00Z" w:initials="n">
    <w:p w14:paraId="59CBE48C" w14:textId="77777777" w:rsidR="00E56BEA" w:rsidRDefault="00E56BEA">
      <w:pPr>
        <w:pStyle w:val="CommentText"/>
      </w:pPr>
      <w:r>
        <w:rPr>
          <w:rStyle w:val="CommentReference"/>
        </w:rPr>
        <w:annotationRef/>
      </w:r>
      <w:r>
        <w:t>This is a weak start</w:t>
      </w:r>
    </w:p>
    <w:p w14:paraId="66899BB7" w14:textId="77777777" w:rsidR="00E56BEA" w:rsidRDefault="00E56BEA">
      <w:pPr>
        <w:pStyle w:val="CommentText"/>
      </w:pPr>
    </w:p>
    <w:p w14:paraId="5E596706" w14:textId="541D6519" w:rsidR="00E56BEA" w:rsidRDefault="00E56BEA">
      <w:pPr>
        <w:pStyle w:val="CommentText"/>
      </w:pPr>
      <w:r>
        <w:t>I suggest you hit home that you found species loss, declines in the keystone species, and fundamental shifts in secondary indicator species through time in a largely undisturbed community. This provides strong evidence that global and landscape changes are negatively impacting unmanaged ecosystems thought to be relatively pristine.</w:t>
      </w:r>
    </w:p>
  </w:comment>
  <w:comment w:id="27" w:author="n" w:date="2022-07-08T07:24:00Z" w:initials="n">
    <w:p w14:paraId="747728D8" w14:textId="0D81FAFE" w:rsidR="00E56BEA" w:rsidRDefault="00E56BEA">
      <w:pPr>
        <w:pStyle w:val="CommentText"/>
      </w:pPr>
      <w:r>
        <w:rPr>
          <w:rStyle w:val="CommentReference"/>
        </w:rPr>
        <w:annotationRef/>
      </w:r>
      <w:r>
        <w:t>This is a key message here</w:t>
      </w:r>
    </w:p>
  </w:comment>
  <w:comment w:id="28" w:author="n" w:date="2022-07-08T07:23:00Z" w:initials="n">
    <w:p w14:paraId="1AD6E509" w14:textId="1F1E964B" w:rsidR="00E56BEA" w:rsidRDefault="00E56BEA">
      <w:pPr>
        <w:pStyle w:val="CommentText"/>
      </w:pPr>
      <w:r>
        <w:rPr>
          <w:rStyle w:val="CommentReference"/>
        </w:rPr>
        <w:annotationRef/>
      </w:r>
      <w:r>
        <w:t>This isn’t clear</w:t>
      </w:r>
    </w:p>
  </w:comment>
  <w:comment w:id="29" w:author="n" w:date="2022-07-08T07:33:00Z" w:initials="n">
    <w:p w14:paraId="482C3A95" w14:textId="0B7A14EC" w:rsidR="00E56BEA" w:rsidRDefault="00E56BEA">
      <w:pPr>
        <w:pStyle w:val="CommentText"/>
      </w:pPr>
      <w:r>
        <w:rPr>
          <w:rStyle w:val="CommentReference"/>
        </w:rPr>
        <w:annotationRef/>
      </w:r>
      <w:r>
        <w:t xml:space="preserve"> Your discussion is:</w:t>
      </w:r>
    </w:p>
    <w:p w14:paraId="756D9D4E" w14:textId="77777777" w:rsidR="00E56BEA" w:rsidRDefault="00E56BEA" w:rsidP="004F5CAC">
      <w:pPr>
        <w:pStyle w:val="CommentText"/>
        <w:numPr>
          <w:ilvl w:val="0"/>
          <w:numId w:val="34"/>
        </w:numPr>
      </w:pPr>
      <w:r>
        <w:t xml:space="preserve"> One opening paragraph</w:t>
      </w:r>
    </w:p>
    <w:p w14:paraId="7FDD9462" w14:textId="77777777" w:rsidR="00E56BEA" w:rsidRDefault="00E56BEA" w:rsidP="004F5CAC">
      <w:pPr>
        <w:pStyle w:val="CommentText"/>
        <w:numPr>
          <w:ilvl w:val="0"/>
          <w:numId w:val="34"/>
        </w:numPr>
      </w:pPr>
      <w:r>
        <w:t xml:space="preserve"> One paragraph that covers ALL of the things in your data</w:t>
      </w:r>
    </w:p>
    <w:p w14:paraId="2D703C4B" w14:textId="77777777" w:rsidR="00E56BEA" w:rsidRDefault="00E56BEA" w:rsidP="004F5CAC">
      <w:pPr>
        <w:pStyle w:val="CommentText"/>
        <w:numPr>
          <w:ilvl w:val="0"/>
          <w:numId w:val="34"/>
        </w:numPr>
      </w:pPr>
      <w:r>
        <w:t xml:space="preserve"> One paragraph on threats (should be at the end, bundled with the broader implications)</w:t>
      </w:r>
    </w:p>
    <w:p w14:paraId="1FFE9542" w14:textId="77777777" w:rsidR="00E56BEA" w:rsidRDefault="00E56BEA" w:rsidP="004F5CAC">
      <w:pPr>
        <w:pStyle w:val="CommentText"/>
        <w:numPr>
          <w:ilvl w:val="0"/>
          <w:numId w:val="34"/>
        </w:numPr>
      </w:pPr>
      <w:r>
        <w:t xml:space="preserve"> A whole section on limitations</w:t>
      </w:r>
    </w:p>
    <w:p w14:paraId="53D77175" w14:textId="77777777" w:rsidR="00E56BEA" w:rsidRDefault="00E56BEA" w:rsidP="004F5CAC">
      <w:pPr>
        <w:pStyle w:val="CommentText"/>
        <w:numPr>
          <w:ilvl w:val="0"/>
          <w:numId w:val="34"/>
        </w:numPr>
      </w:pPr>
      <w:r>
        <w:t xml:space="preserve"> A whole section on mechanisms (which you didn’t study)</w:t>
      </w:r>
    </w:p>
    <w:p w14:paraId="0A687ADF" w14:textId="77777777" w:rsidR="00E56BEA" w:rsidRDefault="00E56BEA" w:rsidP="004F5CAC">
      <w:pPr>
        <w:pStyle w:val="CommentText"/>
        <w:numPr>
          <w:ilvl w:val="0"/>
          <w:numId w:val="34"/>
        </w:numPr>
      </w:pPr>
      <w:r>
        <w:t xml:space="preserve"> The end.</w:t>
      </w:r>
    </w:p>
    <w:p w14:paraId="47BEC356" w14:textId="77777777" w:rsidR="00E56BEA" w:rsidRDefault="00E56BEA" w:rsidP="004F5CAC">
      <w:pPr>
        <w:pStyle w:val="CommentText"/>
      </w:pPr>
    </w:p>
    <w:p w14:paraId="3FE712C2" w14:textId="77777777" w:rsidR="00E56BEA" w:rsidRDefault="00E56BEA" w:rsidP="004F5CAC">
      <w:pPr>
        <w:pStyle w:val="CommentText"/>
      </w:pPr>
      <w:r>
        <w:t>You seem to have little faith in your results, given that they are only interesting enough for one paragraph.</w:t>
      </w:r>
    </w:p>
    <w:p w14:paraId="0FC66752" w14:textId="77777777" w:rsidR="00E56BEA" w:rsidRDefault="00E56BEA" w:rsidP="004F5CAC">
      <w:pPr>
        <w:pStyle w:val="CommentText"/>
      </w:pPr>
    </w:p>
    <w:p w14:paraId="386F0E69" w14:textId="77777777" w:rsidR="00E56BEA" w:rsidRDefault="00E56BEA" w:rsidP="004F5CAC">
      <w:pPr>
        <w:pStyle w:val="CommentText"/>
      </w:pPr>
      <w:r>
        <w:t xml:space="preserve">Have the opening paragraph, and then at least one discussion paragraph per question from your intro. </w:t>
      </w:r>
    </w:p>
    <w:p w14:paraId="6C80CF50" w14:textId="77777777" w:rsidR="00E56BEA" w:rsidRDefault="00E56BEA" w:rsidP="004F5CAC">
      <w:pPr>
        <w:pStyle w:val="CommentText"/>
      </w:pPr>
    </w:p>
    <w:p w14:paraId="679C9807" w14:textId="77777777" w:rsidR="00E56BEA" w:rsidRDefault="00E56BEA" w:rsidP="004F5CAC">
      <w:pPr>
        <w:pStyle w:val="CommentText"/>
      </w:pPr>
      <w:r>
        <w:t>Also, you NEED to look at which species were lost and gained. Turnover is important, but the ecology is really found in the species identity and function. Your discussion is missing:</w:t>
      </w:r>
    </w:p>
    <w:p w14:paraId="04250EFB" w14:textId="77777777" w:rsidR="00E56BEA" w:rsidRDefault="00E56BEA" w:rsidP="004F5CAC">
      <w:pPr>
        <w:pStyle w:val="CommentText"/>
        <w:numPr>
          <w:ilvl w:val="0"/>
          <w:numId w:val="35"/>
        </w:numPr>
      </w:pPr>
      <w:r>
        <w:t xml:space="preserve"> Were more natives lost than gained? Exotic species? </w:t>
      </w:r>
    </w:p>
    <w:p w14:paraId="2821D6FB" w14:textId="77777777" w:rsidR="00E56BEA" w:rsidRDefault="00E56BEA" w:rsidP="004F5CAC">
      <w:pPr>
        <w:pStyle w:val="CommentText"/>
        <w:numPr>
          <w:ilvl w:val="0"/>
          <w:numId w:val="35"/>
        </w:numPr>
      </w:pPr>
      <w:r>
        <w:t xml:space="preserve"> Were the species </w:t>
      </w:r>
      <w:proofErr w:type="gramStart"/>
      <w:r>
        <w:t>lost</w:t>
      </w:r>
      <w:proofErr w:type="gramEnd"/>
      <w:r>
        <w:t xml:space="preserve"> those that are generally rare? Were they functionally different than the indicator species?</w:t>
      </w:r>
    </w:p>
    <w:p w14:paraId="4684CE15" w14:textId="77777777" w:rsidR="00E56BEA" w:rsidRDefault="00E56BEA" w:rsidP="004F5CAC">
      <w:pPr>
        <w:pStyle w:val="CommentText"/>
        <w:numPr>
          <w:ilvl w:val="0"/>
          <w:numId w:val="35"/>
        </w:numPr>
      </w:pPr>
      <w:r>
        <w:t xml:space="preserve"> Were the species gained functionally similar to those lost? To the indicator species? </w:t>
      </w:r>
    </w:p>
    <w:p w14:paraId="5F5CA09C" w14:textId="77777777" w:rsidR="00E56BEA" w:rsidRDefault="00E56BEA" w:rsidP="004F5CAC">
      <w:pPr>
        <w:pStyle w:val="CommentText"/>
      </w:pPr>
    </w:p>
    <w:p w14:paraId="35FFB92F" w14:textId="44C6203A" w:rsidR="00E56BEA" w:rsidRPr="005E3503" w:rsidRDefault="00E56BEA" w:rsidP="004F5CAC">
      <w:pPr>
        <w:pStyle w:val="CommentText"/>
      </w:pPr>
      <w:r>
        <w:t xml:space="preserve">“Functioning” can be major lifeform, or maybe even a nod to the traits you sent me for the course (rhizomatous, not; </w:t>
      </w:r>
      <w:r>
        <w:rPr>
          <w:i/>
          <w:iCs/>
        </w:rPr>
        <w:t>etc.</w:t>
      </w:r>
      <w:r>
        <w:t>). You don’t need great detail, but if you want to talk about functional redundancy in the intro, you need to bring it back into the discussion and really look at your data for how it addresses that topic.</w:t>
      </w:r>
    </w:p>
  </w:comment>
  <w:comment w:id="30" w:author="n" w:date="2022-07-08T07:44:00Z" w:initials="n">
    <w:p w14:paraId="24023AB0" w14:textId="77777777" w:rsidR="00E56BEA" w:rsidRDefault="00E56BEA" w:rsidP="002E65F3">
      <w:pPr>
        <w:pStyle w:val="CommentText"/>
      </w:pPr>
      <w:r>
        <w:rPr>
          <w:rStyle w:val="CommentReference"/>
        </w:rPr>
        <w:annotationRef/>
      </w:r>
      <w:r>
        <w:t xml:space="preserve">You don’t actually have to organize it as one per question, but it might be a nice starting point if you’re feeling a little uninspired. </w:t>
      </w:r>
    </w:p>
    <w:p w14:paraId="7AF3012B" w14:textId="77777777" w:rsidR="00E56BEA" w:rsidRDefault="00E56BEA" w:rsidP="002E65F3">
      <w:pPr>
        <w:pStyle w:val="CommentText"/>
      </w:pPr>
    </w:p>
    <w:p w14:paraId="03148892" w14:textId="74945E4F" w:rsidR="00E56BEA" w:rsidRDefault="00E56BEA" w:rsidP="002E65F3">
      <w:pPr>
        <w:pStyle w:val="CommentText"/>
      </w:pPr>
      <w:r>
        <w:t xml:space="preserve">Alternatively: </w:t>
      </w:r>
    </w:p>
    <w:p w14:paraId="01471BD7" w14:textId="77777777" w:rsidR="00E56BEA" w:rsidRDefault="00E56BEA" w:rsidP="002E65F3">
      <w:pPr>
        <w:pStyle w:val="CommentText"/>
        <w:numPr>
          <w:ilvl w:val="0"/>
          <w:numId w:val="36"/>
        </w:numPr>
      </w:pPr>
      <w:r>
        <w:t xml:space="preserve"> Write out the big points you want to make (homogenization; loss of diversity; increasing beta diversity; loss of functional redundancy; increasing exotic species; decreasing and shifting indicator species) </w:t>
      </w:r>
    </w:p>
    <w:p w14:paraId="12C1B918" w14:textId="77777777" w:rsidR="00E56BEA" w:rsidRDefault="00E56BEA" w:rsidP="002E65F3">
      <w:pPr>
        <w:pStyle w:val="CommentText"/>
        <w:numPr>
          <w:ilvl w:val="0"/>
          <w:numId w:val="36"/>
        </w:numPr>
      </w:pPr>
      <w:r>
        <w:t xml:space="preserve"> Group them into the aligned points </w:t>
      </w:r>
    </w:p>
    <w:p w14:paraId="72954304" w14:textId="4A301220" w:rsidR="00E56BEA" w:rsidRDefault="00E56BEA" w:rsidP="002E65F3">
      <w:pPr>
        <w:pStyle w:val="CommentText"/>
        <w:numPr>
          <w:ilvl w:val="1"/>
          <w:numId w:val="36"/>
        </w:numPr>
      </w:pPr>
      <w:r>
        <w:t xml:space="preserve"> For example, loss of diversity could be in the same paragraph as some of the functional stuff OR</w:t>
      </w:r>
    </w:p>
    <w:p w14:paraId="313434B6" w14:textId="0B8A2D08" w:rsidR="00E56BEA" w:rsidRDefault="00E56BEA" w:rsidP="002E65F3">
      <w:pPr>
        <w:pStyle w:val="CommentText"/>
        <w:numPr>
          <w:ilvl w:val="1"/>
          <w:numId w:val="36"/>
        </w:numPr>
      </w:pPr>
      <w:r>
        <w:t xml:space="preserve"> Loss of diversity could be bundled with exotic and native species patterns, and functioning could get its own paragraph</w:t>
      </w:r>
    </w:p>
    <w:p w14:paraId="73162C68" w14:textId="5EC74C9E" w:rsidR="00E56BEA" w:rsidRDefault="00E56BEA" w:rsidP="002E65F3">
      <w:pPr>
        <w:pStyle w:val="CommentText"/>
        <w:numPr>
          <w:ilvl w:val="0"/>
          <w:numId w:val="36"/>
        </w:numPr>
      </w:pPr>
      <w:r>
        <w:t xml:space="preserve"> Build an outline flow around the groups of points</w:t>
      </w:r>
    </w:p>
    <w:p w14:paraId="1ED33F57" w14:textId="17BD9FE3" w:rsidR="00E56BEA" w:rsidRDefault="00E56BEA" w:rsidP="002E65F3">
      <w:pPr>
        <w:pStyle w:val="CommentText"/>
        <w:numPr>
          <w:ilvl w:val="0"/>
          <w:numId w:val="36"/>
        </w:numPr>
      </w:pPr>
      <w:r>
        <w:t xml:space="preserve"> Write</w:t>
      </w:r>
    </w:p>
    <w:p w14:paraId="53150658" w14:textId="6338E38B" w:rsidR="00E56BEA" w:rsidRDefault="00E56BEA">
      <w:pPr>
        <w:pStyle w:val="CommentText"/>
      </w:pPr>
    </w:p>
  </w:comment>
  <w:comment w:id="31" w:author="n" w:date="2022-07-08T07:24:00Z" w:initials="n">
    <w:p w14:paraId="2D8D8F00" w14:textId="77777777" w:rsidR="00E56BEA" w:rsidRDefault="00E56BEA">
      <w:pPr>
        <w:pStyle w:val="CommentText"/>
      </w:pPr>
      <w:r>
        <w:rPr>
          <w:rStyle w:val="CommentReference"/>
        </w:rPr>
        <w:annotationRef/>
      </w:r>
      <w:r>
        <w:t xml:space="preserve">I don’t like these </w:t>
      </w:r>
      <w:proofErr w:type="spellStart"/>
      <w:r>
        <w:t>subheaders</w:t>
      </w:r>
      <w:proofErr w:type="spellEnd"/>
      <w:r>
        <w:t>, or their order.</w:t>
      </w:r>
    </w:p>
    <w:p w14:paraId="21BEBD5D" w14:textId="77777777" w:rsidR="00E56BEA" w:rsidRDefault="00E56BEA">
      <w:pPr>
        <w:pStyle w:val="CommentText"/>
      </w:pPr>
    </w:p>
    <w:p w14:paraId="05870A08" w14:textId="77777777" w:rsidR="00E56BEA" w:rsidRDefault="00E56BEA">
      <w:pPr>
        <w:pStyle w:val="CommentText"/>
      </w:pPr>
      <w:r>
        <w:t>Usually limitations come at the end, in one paragraph</w:t>
      </w:r>
    </w:p>
    <w:p w14:paraId="55EE1EA5" w14:textId="77777777" w:rsidR="00E56BEA" w:rsidRDefault="00E56BEA">
      <w:pPr>
        <w:pStyle w:val="CommentText"/>
      </w:pPr>
    </w:p>
    <w:p w14:paraId="794D98A9" w14:textId="77777777" w:rsidR="00E56BEA" w:rsidRDefault="00E56BEA">
      <w:pPr>
        <w:pStyle w:val="CommentText"/>
      </w:pPr>
      <w:r>
        <w:t xml:space="preserve">You are also reflecting still some of the conversation you had with John where he complained you weren’t explaining mechanisms. NO observational study is really able to get at mechanisms. Don’t highlight that as a limitation of your study – instead weave the potential mechanisms throughout the discussion as you hit each main result. </w:t>
      </w:r>
    </w:p>
    <w:p w14:paraId="0B7236C4" w14:textId="77777777" w:rsidR="00E56BEA" w:rsidRDefault="00E56BEA">
      <w:pPr>
        <w:pStyle w:val="CommentText"/>
      </w:pPr>
    </w:p>
    <w:p w14:paraId="7D9DB200" w14:textId="680D500F" w:rsidR="00E56BEA" w:rsidRDefault="00E56BEA">
      <w:pPr>
        <w:pStyle w:val="CommentText"/>
      </w:pPr>
      <w:r>
        <w:t>You have a nice point that 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p>
  </w:comment>
  <w:comment w:id="32" w:author="n" w:date="2022-07-08T07:41:00Z" w:initials="n">
    <w:p w14:paraId="67AAD1D5" w14:textId="14DF9F69" w:rsidR="00E56BEA" w:rsidRDefault="00E56BEA">
      <w:pPr>
        <w:pStyle w:val="CommentText"/>
      </w:pPr>
      <w:r>
        <w:rPr>
          <w:rStyle w:val="CommentReference"/>
        </w:rPr>
        <w:annotationRef/>
      </w:r>
      <w:r>
        <w:t>You can poke at this with your data, and make it a way more interesting discussion point.</w:t>
      </w:r>
    </w:p>
  </w:comment>
  <w:comment w:id="33" w:author="n" w:date="2022-07-08T07:28:00Z" w:initials="n">
    <w:p w14:paraId="0F4F1393" w14:textId="62FDF632" w:rsidR="00E56BEA" w:rsidRDefault="00E56BEA">
      <w:pPr>
        <w:pStyle w:val="CommentText"/>
      </w:pPr>
      <w:r>
        <w:rPr>
          <w:rStyle w:val="CommentReference"/>
        </w:rPr>
        <w:annotationRef/>
      </w:r>
      <w:r>
        <w:t>Again, weave these through as you hit the main points of the results</w:t>
      </w:r>
    </w:p>
  </w:comment>
  <w:comment w:id="34" w:author="n" w:date="2022-07-08T07:29:00Z" w:initials="n">
    <w:p w14:paraId="6D6D4DAC" w14:textId="77777777" w:rsidR="00E56BEA" w:rsidRDefault="00E56BEA">
      <w:pPr>
        <w:pStyle w:val="CommentText"/>
      </w:pPr>
      <w:r>
        <w:rPr>
          <w:rStyle w:val="CommentReference"/>
        </w:rPr>
        <w:annotationRef/>
      </w:r>
      <w:r>
        <w:t>You have a couple of broader issues that need pulled apart and stated separately:</w:t>
      </w:r>
    </w:p>
    <w:p w14:paraId="405B6C5E" w14:textId="77777777" w:rsidR="00E56BEA" w:rsidRDefault="00E56BEA" w:rsidP="008143B4">
      <w:pPr>
        <w:pStyle w:val="CommentText"/>
        <w:numPr>
          <w:ilvl w:val="0"/>
          <w:numId w:val="33"/>
        </w:numPr>
      </w:pPr>
      <w:r>
        <w:t xml:space="preserve"> The assumption that we can leave natural spaces alone and they will still be good has been clearly incorrect for </w:t>
      </w:r>
      <w:proofErr w:type="spellStart"/>
      <w:r>
        <w:t>awhile</w:t>
      </w:r>
      <w:proofErr w:type="spellEnd"/>
      <w:r>
        <w:t xml:space="preserve">, yet we still continue to do it. In the face of climate change, this kind of biodiversity loss presents real concerns for the resilience of these important communities, and active management is needed. </w:t>
      </w:r>
    </w:p>
    <w:p w14:paraId="127A0B93" w14:textId="63E6A5E3" w:rsidR="00E56BEA" w:rsidRDefault="00E56BEA" w:rsidP="008143B4">
      <w:pPr>
        <w:pStyle w:val="CommentText"/>
        <w:numPr>
          <w:ilvl w:val="0"/>
          <w:numId w:val="33"/>
        </w:numPr>
      </w:pPr>
      <w:r>
        <w:t xml:space="preserve"> When we’re doing restoration, we LOVE to use spatial / contemporary reference sites. Actually, we use them more often than we don’t because their easy (see my 2021 </w:t>
      </w:r>
      <w:r>
        <w:rPr>
          <w:i/>
          <w:iCs/>
        </w:rPr>
        <w:t xml:space="preserve">Restoration Ecology </w:t>
      </w:r>
      <w:r>
        <w:t>paper). Your study highlights that contemporary references often aren’t very good targets.</w:t>
      </w:r>
    </w:p>
    <w:p w14:paraId="5CAED273" w14:textId="77777777" w:rsidR="00E56BEA" w:rsidRDefault="00E56BEA" w:rsidP="004F5CAC">
      <w:pPr>
        <w:pStyle w:val="CommentText"/>
      </w:pPr>
    </w:p>
    <w:p w14:paraId="3C69E9E0" w14:textId="176EA81A" w:rsidR="00E56BEA" w:rsidRDefault="00E56BEA" w:rsidP="004F5CAC">
      <w:pPr>
        <w:pStyle w:val="CommentText"/>
      </w:pPr>
      <w:r>
        <w:t xml:space="preserve">You sort of </w:t>
      </w:r>
      <w:proofErr w:type="spellStart"/>
      <w:r>
        <w:t>moosh</w:t>
      </w:r>
      <w:proofErr w:type="spellEnd"/>
      <w:r>
        <w:t xml:space="preserve"> and tangle those points together, and you have them both here and in your third paragraph. They will be stronger if the points are developed in full as separate points, and don’t repeat them in odd places throughout the discussion.</w:t>
      </w:r>
    </w:p>
  </w:comment>
  <w:comment w:id="36" w:author="Martin, Tara (Forestry)" w:date="2022-05-27T10:20:00Z" w:initials="MT(">
    <w:p w14:paraId="0F78140F" w14:textId="66A5BFA4" w:rsidR="00E56BEA" w:rsidRDefault="00E56BEA">
      <w:pPr>
        <w:pStyle w:val="CommentText"/>
      </w:pPr>
      <w:r>
        <w:rPr>
          <w:rStyle w:val="CommentReference"/>
        </w:rPr>
        <w:annotationRef/>
      </w:r>
      <w:r>
        <w:t xml:space="preserve">This would be much easier to read if it were a Table that is editable in word rather than an image. Ditto for Table 5. </w:t>
      </w:r>
    </w:p>
  </w:comment>
  <w:comment w:id="44" w:author="Stefanie Lane" w:date="2022-06-15T11:14:00Z" w:initials="SLL">
    <w:p w14:paraId="4A68A39A" w14:textId="106C0071" w:rsidR="00E56BEA" w:rsidRDefault="00E56BEA">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94FCD" w15:done="0"/>
  <w15:commentEx w15:paraId="5E7D53BB" w15:done="0"/>
  <w15:commentEx w15:paraId="020B9C7F" w15:done="0"/>
  <w15:commentEx w15:paraId="222C9D7B" w15:done="0"/>
  <w15:commentEx w15:paraId="5897419F" w15:done="0"/>
  <w15:commentEx w15:paraId="63E67249" w15:done="0"/>
  <w15:commentEx w15:paraId="2993BC9D" w15:done="0"/>
  <w15:commentEx w15:paraId="3F4C8DA6" w15:done="0"/>
  <w15:commentEx w15:paraId="68F8403E" w15:done="0"/>
  <w15:commentEx w15:paraId="060EF5D0" w15:paraIdParent="68F8403E" w15:done="0"/>
  <w15:commentEx w15:paraId="5E596706" w15:done="0"/>
  <w15:commentEx w15:paraId="747728D8" w15:done="0"/>
  <w15:commentEx w15:paraId="1AD6E509" w15:done="0"/>
  <w15:commentEx w15:paraId="35FFB92F" w15:done="0"/>
  <w15:commentEx w15:paraId="53150658" w15:done="0"/>
  <w15:commentEx w15:paraId="7D9DB200" w15:done="0"/>
  <w15:commentEx w15:paraId="67AAD1D5" w15:done="0"/>
  <w15:commentEx w15:paraId="0F4F1393" w15:done="0"/>
  <w15:commentEx w15:paraId="3C69E9E0"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65B" w16cex:dateUtc="2022-07-08T14:08:00Z"/>
  <w16cex:commentExtensible w16cex:durableId="26725610" w16cex:dateUtc="2022-07-08T14:06:00Z"/>
  <w16cex:commentExtensible w16cex:durableId="26725191" w16cex:dateUtc="2022-07-08T13:47:00Z"/>
  <w16cex:commentExtensible w16cex:durableId="267251BB" w16cex:dateUtc="2022-07-08T13:48:00Z"/>
  <w16cex:commentExtensible w16cex:durableId="267258F2" w16cex:dateUtc="2022-07-08T14:19:00Z"/>
  <w16cex:commentExtensible w16cex:durableId="267258D5" w16cex:dateUtc="2022-07-08T14:18:00Z"/>
  <w16cex:commentExtensible w16cex:durableId="26725722" w16cex:dateUtc="2022-07-08T14:11:00Z"/>
  <w16cex:commentExtensible w16cex:durableId="267257A0" w16cex:dateUtc="2022-07-08T14:13:00Z"/>
  <w16cex:commentExtensible w16cex:durableId="267257C7" w16cex:dateUtc="2022-07-08T14:14:00Z"/>
  <w16cex:commentExtensible w16cex:durableId="26725A18" w16cex:dateUtc="2022-07-08T14:24:00Z"/>
  <w16cex:commentExtensible w16cex:durableId="26725A02" w16cex:dateUtc="2022-07-08T14:23:00Z"/>
  <w16cex:commentExtensible w16cex:durableId="26725C37" w16cex:dateUtc="2022-07-08T14:33:00Z"/>
  <w16cex:commentExtensible w16cex:durableId="26725EED" w16cex:dateUtc="2022-07-08T14:44:00Z"/>
  <w16cex:commentExtensible w16cex:durableId="26725A32" w16cex:dateUtc="2022-07-08T14:24:00Z"/>
  <w16cex:commentExtensible w16cex:durableId="26725E1B" w16cex:dateUtc="2022-07-08T14:41:00Z"/>
  <w16cex:commentExtensible w16cex:durableId="26725B30" w16cex:dateUtc="2022-07-08T14:28:00Z"/>
  <w16cex:commentExtensible w16cex:durableId="26725B4B" w16cex:dateUtc="2022-07-0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FCD" w16cid:durableId="26607410"/>
  <w16cid:commentId w16cid:paraId="5E7D53BB" w16cid:durableId="2672565B"/>
  <w16cid:commentId w16cid:paraId="020B9C7F" w16cid:durableId="26725191"/>
  <w16cid:commentId w16cid:paraId="222C9D7B" w16cid:durableId="267251BB"/>
  <w16cid:commentId w16cid:paraId="5897419F" w16cid:durableId="267258F2"/>
  <w16cid:commentId w16cid:paraId="63E67249" w16cid:durableId="267258D5"/>
  <w16cid:commentId w16cid:paraId="2993BC9D" w16cid:durableId="26725722"/>
  <w16cid:commentId w16cid:paraId="3F4C8DA6" w16cid:durableId="2697C50F"/>
  <w16cid:commentId w16cid:paraId="68F8403E" w16cid:durableId="26710C07"/>
  <w16cid:commentId w16cid:paraId="060EF5D0" w16cid:durableId="267257A0"/>
  <w16cid:commentId w16cid:paraId="5E596706" w16cid:durableId="267257C7"/>
  <w16cid:commentId w16cid:paraId="747728D8" w16cid:durableId="26725A18"/>
  <w16cid:commentId w16cid:paraId="1AD6E509" w16cid:durableId="26725A02"/>
  <w16cid:commentId w16cid:paraId="35FFB92F" w16cid:durableId="26725C37"/>
  <w16cid:commentId w16cid:paraId="53150658" w16cid:durableId="26725EED"/>
  <w16cid:commentId w16cid:paraId="7D9DB200" w16cid:durableId="26725A32"/>
  <w16cid:commentId w16cid:paraId="67AAD1D5" w16cid:durableId="26725E1B"/>
  <w16cid:commentId w16cid:paraId="0F4F1393" w16cid:durableId="26725B30"/>
  <w16cid:commentId w16cid:paraId="3C69E9E0" w16cid:durableId="26725B4B"/>
  <w16cid:commentId w16cid:paraId="0F78140F" w16cid:durableId="26710C08"/>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889A8" w14:textId="77777777" w:rsidR="00E56BEA" w:rsidRDefault="00E56BEA" w:rsidP="00BF4E75">
      <w:pPr>
        <w:spacing w:after="0" w:line="240" w:lineRule="auto"/>
      </w:pPr>
      <w:r>
        <w:separator/>
      </w:r>
    </w:p>
  </w:endnote>
  <w:endnote w:type="continuationSeparator" w:id="0">
    <w:p w14:paraId="6B59CD03" w14:textId="77777777" w:rsidR="00E56BEA" w:rsidRDefault="00E56BEA" w:rsidP="00BF4E75">
      <w:pPr>
        <w:spacing w:after="0" w:line="240" w:lineRule="auto"/>
      </w:pPr>
      <w:r>
        <w:continuationSeparator/>
      </w:r>
    </w:p>
  </w:endnote>
  <w:endnote w:type="continuationNotice" w:id="1">
    <w:p w14:paraId="735B73DB" w14:textId="77777777" w:rsidR="00E56BEA" w:rsidRDefault="00E56B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25286" w14:textId="77777777" w:rsidR="00E56BEA" w:rsidRDefault="00E56BEA" w:rsidP="00BF4E75">
      <w:pPr>
        <w:spacing w:after="0" w:line="240" w:lineRule="auto"/>
      </w:pPr>
      <w:r>
        <w:separator/>
      </w:r>
    </w:p>
  </w:footnote>
  <w:footnote w:type="continuationSeparator" w:id="0">
    <w:p w14:paraId="7AEB3EF4" w14:textId="77777777" w:rsidR="00E56BEA" w:rsidRDefault="00E56BEA" w:rsidP="00BF4E75">
      <w:pPr>
        <w:spacing w:after="0" w:line="240" w:lineRule="auto"/>
      </w:pPr>
      <w:r>
        <w:continuationSeparator/>
      </w:r>
    </w:p>
  </w:footnote>
  <w:footnote w:type="continuationNotice" w:id="1">
    <w:p w14:paraId="46D1E7C4" w14:textId="77777777" w:rsidR="00E56BEA" w:rsidRDefault="00E56BE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E56BEA" w:rsidRDefault="00E56BEA">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E56BEA" w:rsidRDefault="00E56BE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E56BEA" w:rsidRDefault="00E56BEA">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E56BEA" w:rsidRDefault="00E56B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8"/>
  </w:num>
  <w:num w:numId="3">
    <w:abstractNumId w:val="15"/>
  </w:num>
  <w:num w:numId="4">
    <w:abstractNumId w:val="19"/>
  </w:num>
  <w:num w:numId="5">
    <w:abstractNumId w:val="33"/>
  </w:num>
  <w:num w:numId="6">
    <w:abstractNumId w:val="30"/>
  </w:num>
  <w:num w:numId="7">
    <w:abstractNumId w:val="12"/>
  </w:num>
  <w:num w:numId="8">
    <w:abstractNumId w:val="11"/>
  </w:num>
  <w:num w:numId="9">
    <w:abstractNumId w:val="21"/>
  </w:num>
  <w:num w:numId="10">
    <w:abstractNumId w:val="2"/>
  </w:num>
  <w:num w:numId="11">
    <w:abstractNumId w:val="1"/>
  </w:num>
  <w:num w:numId="12">
    <w:abstractNumId w:val="3"/>
  </w:num>
  <w:num w:numId="13">
    <w:abstractNumId w:val="14"/>
  </w:num>
  <w:num w:numId="14">
    <w:abstractNumId w:val="23"/>
  </w:num>
  <w:num w:numId="15">
    <w:abstractNumId w:val="10"/>
  </w:num>
  <w:num w:numId="16">
    <w:abstractNumId w:val="17"/>
  </w:num>
  <w:num w:numId="17">
    <w:abstractNumId w:val="24"/>
  </w:num>
  <w:num w:numId="18">
    <w:abstractNumId w:val="20"/>
  </w:num>
  <w:num w:numId="19">
    <w:abstractNumId w:val="13"/>
  </w:num>
  <w:num w:numId="20">
    <w:abstractNumId w:val="16"/>
  </w:num>
  <w:num w:numId="21">
    <w:abstractNumId w:val="32"/>
  </w:num>
  <w:num w:numId="22">
    <w:abstractNumId w:val="34"/>
  </w:num>
  <w:num w:numId="23">
    <w:abstractNumId w:val="31"/>
  </w:num>
  <w:num w:numId="24">
    <w:abstractNumId w:val="4"/>
  </w:num>
  <w:num w:numId="25">
    <w:abstractNumId w:val="6"/>
  </w:num>
  <w:num w:numId="26">
    <w:abstractNumId w:val="29"/>
  </w:num>
  <w:num w:numId="27">
    <w:abstractNumId w:val="27"/>
  </w:num>
  <w:num w:numId="28">
    <w:abstractNumId w:val="35"/>
  </w:num>
  <w:num w:numId="29">
    <w:abstractNumId w:val="5"/>
  </w:num>
  <w:num w:numId="30">
    <w:abstractNumId w:val="26"/>
  </w:num>
  <w:num w:numId="31">
    <w:abstractNumId w:val="25"/>
  </w:num>
  <w:num w:numId="32">
    <w:abstractNumId w:val="28"/>
  </w:num>
  <w:num w:numId="33">
    <w:abstractNumId w:val="7"/>
  </w:num>
  <w:num w:numId="34">
    <w:abstractNumId w:val="0"/>
  </w:num>
  <w:num w:numId="35">
    <w:abstractNumId w:val="18"/>
  </w:num>
  <w:num w:numId="3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0AA0"/>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062CB"/>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3D83"/>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148A"/>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65F3"/>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73D"/>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217F"/>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1DD3"/>
    <w:rsid w:val="004F2CC3"/>
    <w:rsid w:val="004F3149"/>
    <w:rsid w:val="004F31B5"/>
    <w:rsid w:val="004F4742"/>
    <w:rsid w:val="004F5CAC"/>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5E4B"/>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13EF"/>
    <w:rsid w:val="005F174E"/>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39E"/>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0D39"/>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07ABB"/>
    <w:rsid w:val="00810720"/>
    <w:rsid w:val="008112B2"/>
    <w:rsid w:val="00811F80"/>
    <w:rsid w:val="008143B4"/>
    <w:rsid w:val="00815308"/>
    <w:rsid w:val="0081728E"/>
    <w:rsid w:val="00820F42"/>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3701"/>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054E"/>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2CE"/>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2668"/>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0776"/>
    <w:rsid w:val="00A812C3"/>
    <w:rsid w:val="00A81685"/>
    <w:rsid w:val="00A836C3"/>
    <w:rsid w:val="00A83CC3"/>
    <w:rsid w:val="00A84099"/>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CF1"/>
    <w:rsid w:val="00BF4E75"/>
    <w:rsid w:val="00BF6BC0"/>
    <w:rsid w:val="00C0125E"/>
    <w:rsid w:val="00C025C4"/>
    <w:rsid w:val="00C02E94"/>
    <w:rsid w:val="00C03394"/>
    <w:rsid w:val="00C04EFB"/>
    <w:rsid w:val="00C11F92"/>
    <w:rsid w:val="00C14267"/>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D86"/>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3E9"/>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0D38"/>
    <w:rsid w:val="00D02040"/>
    <w:rsid w:val="00D03FB7"/>
    <w:rsid w:val="00D04063"/>
    <w:rsid w:val="00D04E75"/>
    <w:rsid w:val="00D0523C"/>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287F"/>
    <w:rsid w:val="00DD2C74"/>
    <w:rsid w:val="00DD2FCF"/>
    <w:rsid w:val="00DD3C5D"/>
    <w:rsid w:val="00DD4C27"/>
    <w:rsid w:val="00DD54D4"/>
    <w:rsid w:val="00DD6F5B"/>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19B2"/>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27DCF"/>
    <w:rsid w:val="00E30ACE"/>
    <w:rsid w:val="00E32107"/>
    <w:rsid w:val="00E36358"/>
    <w:rsid w:val="00E42346"/>
    <w:rsid w:val="00E42512"/>
    <w:rsid w:val="00E42D7D"/>
    <w:rsid w:val="00E43ECE"/>
    <w:rsid w:val="00E45AB9"/>
    <w:rsid w:val="00E47769"/>
    <w:rsid w:val="00E47DE5"/>
    <w:rsid w:val="00E530AC"/>
    <w:rsid w:val="00E53E74"/>
    <w:rsid w:val="00E563DA"/>
    <w:rsid w:val="00E56BE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13C9"/>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59C"/>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47B0"/>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2.xml"/><Relationship Id="rId39" Type="http://schemas.microsoft.com/office/2018/08/relationships/commentsExtensible" Target="commentsExtensible.xml"/><Relationship Id="rId21" Type="http://schemas.openxmlformats.org/officeDocument/2006/relationships/image" Target="media/image6.png"/><Relationship Id="rId34" Type="http://schemas.openxmlformats.org/officeDocument/2006/relationships/hyperlink" Target="https://www.springer.com/journal/11258"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www.publish.csiro.au/nid/126/aid/429.htm"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s://www.publish.csiro.au/mf/forauthors" TargetMode="External"/><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onlinelibrary.wiley.com/page/journal/1654109x/homepage/forauthor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maps.gov.bc.ca/ess/hm/imap4m/" TargetMode="External"/><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cdnsciencepub.com/journal/cjb/about"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purl.org/dc/terms/"/>
    <ds:schemaRef ds:uri="http://schemas.microsoft.com/office/infopath/2007/PartnerControls"/>
    <ds:schemaRef ds:uri="http://www.w3.org/XML/1998/namespace"/>
    <ds:schemaRef ds:uri="http://purl.org/dc/elements/1.1/"/>
    <ds:schemaRef ds:uri="http://purl.org/dc/dcmitype/"/>
    <ds:schemaRef ds:uri="http://schemas.microsoft.com/office/2006/documentManagement/types"/>
    <ds:schemaRef ds:uri="360018dd-41eb-4458-b1d4-4b46a95a2b02"/>
    <ds:schemaRef ds:uri="http://schemas.openxmlformats.org/package/2006/metadata/core-properties"/>
    <ds:schemaRef ds:uri="8c008993-a31f-4b40-b1f3-88dd9c6e1924"/>
    <ds:schemaRef ds:uri="http://schemas.microsoft.com/office/2006/metadata/properties"/>
  </ds:schemaRefs>
</ds:datastoreItem>
</file>

<file path=customXml/itemProps4.xml><?xml version="1.0" encoding="utf-8"?>
<ds:datastoreItem xmlns:ds="http://schemas.openxmlformats.org/officeDocument/2006/customXml" ds:itemID="{18A3A236-9A02-4705-999D-DB942903D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2</Pages>
  <Words>25461</Words>
  <Characters>145129</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cp:revision>
  <cp:lastPrinted>2022-07-07T18:52:00Z</cp:lastPrinted>
  <dcterms:created xsi:type="dcterms:W3CDTF">2022-07-29T00:37:00Z</dcterms:created>
  <dcterms:modified xsi:type="dcterms:W3CDTF">2022-08-0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